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C9D6EB" w14:textId="6A80B2CA" w:rsidR="005952ED" w:rsidRPr="0002170E" w:rsidRDefault="005952ED" w:rsidP="000C3868">
      <w:pPr>
        <w:pStyle w:val="Heading1"/>
      </w:pPr>
      <w:bookmarkStart w:id="0" w:name="_Toc139761815"/>
      <w:bookmarkStart w:id="1" w:name="_GoBack"/>
      <w:bookmarkEnd w:id="1"/>
      <w:r w:rsidRPr="0002170E">
        <w:t>DAFTAR PUSTAKA</w:t>
      </w:r>
      <w:bookmarkEnd w:id="0"/>
    </w:p>
    <w:p w14:paraId="7947A16D" w14:textId="77777777" w:rsidR="005952ED" w:rsidRPr="005952ED" w:rsidRDefault="005952ED" w:rsidP="005952E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2CB89E2" w14:textId="0CF614EC" w:rsidR="00770D09" w:rsidRPr="00770D09" w:rsidRDefault="00B6121E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770D09"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nugerah, R., Puteri, M., &amp; Sudarwati, W. (2016). Pengukuran Line Balancing dan Simulasi ProModel di PT. Caterpillar Indonesia. </w:t>
      </w:r>
      <w:r w:rsidR="00770D09"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ntegrasi Sistem Industri</w:t>
      </w:r>
      <w:r w:rsidR="00770D09"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="00770D09"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="00770D09"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2), 15–21.</w:t>
      </w:r>
    </w:p>
    <w:p w14:paraId="257551EF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stuti, M. (2018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FACILITY LAYOUT DESIGN USING ACTIVITY RELATIONSHIP ( Case Study in UKM Bambu Karya Manunggal 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V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20D50575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Eko Sri Wahyudi. (2010). gatak sukoharjo Skripsi Eko sri wahyudi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BANDINGAN OPTIMASI RE-LAYOUT PENEMPATAN FASILITAS PRODUKSI DENGAN MENGGUNAKAN CRAFT GUNA MEMINIMALKAN BIAYA MATERIAL HANDLING (Studi Kasus Di CV. Jakudo Kamsa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, 1–180.</w:t>
      </w:r>
    </w:p>
    <w:p w14:paraId="273F25DC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Felix yohannes prajaitan, F. nurul azizah. (2020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 , 2 1,2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8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June), 30–38.</w:t>
      </w:r>
    </w:p>
    <w:p w14:paraId="3C9C1FEB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Joko Susetyo, Risma Adelia Simanjutak, J. M. R. (2010). Pendekatan Group Technology dan Algoritma BLOCPLAN Untuk Meminimasi Ongkos Material Handling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olog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75–83.</w:t>
      </w:r>
    </w:p>
    <w:p w14:paraId="4C8160A6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ulsum, K., Muharni, Y., &amp; Felayani, A.-A. A. (2020). Usulan pengoptimalan tata letak gudang W12 menggunakan kebijakan dedicated storage dengan penerapan simulasi (Studi kasus: PT. XYZ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knika: Jurnal Sains Dan Teknolog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6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2), 285. https://doi.org/10.36055/tjst.v16i2.9177</w:t>
      </w:r>
    </w:p>
    <w:p w14:paraId="1A6597D3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umaat, R. L., Wulur, M., &amp; Sumarauw, J. S. B. (2017). Analisis Material Handling pada Komoditi Cengkeh di Desa Kembes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EMBA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2), 414–422.</w:t>
      </w:r>
    </w:p>
    <w:p w14:paraId="467E331F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arasati, I., Moengin, P., &amp; Adisuwiryo, S. (2018). Perbaikan Tata Letak Lantai Produksi untuk Meminimasi Waktu Produksi dengan Menggunakan Metode Simulasi Pada PT. Argha Karya Prima Industry, Tbk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Teknik Industr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Vol. 8No.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ISSN 2622-5131), 47–58.</w:t>
      </w:r>
    </w:p>
    <w:p w14:paraId="727C1250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Law, A. M. (2015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imulation Modeling and Analysis, FIFTH EDITION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 www.averill-law.com</w:t>
      </w:r>
    </w:p>
    <w:p w14:paraId="1CD7700A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Lusiani, M., &amp; Irawan, R. A. (2017). Analisis Sistem Antrian pada Bengkel Mobil Menggunakan Simulasi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IEMS (Journal of Industrial Engineering and Management Systems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9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2), 96–108. https://doi.org/10.30813/jiems.v9i2.41</w:t>
      </w:r>
    </w:p>
    <w:p w14:paraId="0FF1F58B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aldinda, S. (2020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ncangan Ulang Tata Letak Fasilitas dengan Metode BLOCPLAN pada PT . Cahaya Castindo Hasanah Cemerlang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 1–61.</w:t>
      </w:r>
    </w:p>
    <w:p w14:paraId="50659B07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Muslianawati, E. (2018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ncangan Tata Letak Fasilitas Produksi di PT ABCD Industry-Cikarang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004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64F94AF6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aganingrum, R. P. (2021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ncangan Ulang Tata Letak Fasilitas Produksi Dengan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5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4), 1114–1127.</w:t>
      </w:r>
    </w:p>
    <w:p w14:paraId="4ABD9D07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ofirza, &amp; D. Masruri. (2011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Usulan Perancangan Dan Simulasi Tata Letak Fasilitas Gudang Pt. Oriflame Indonesia Cabang Pekanbaru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0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31–37.</w:t>
      </w:r>
    </w:p>
    <w:p w14:paraId="673DF154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hidayat, F. (2021). Usulan Perbaikan Tata Letak Fasilitas Lantai Produksi Dengan Metode Systematic Layout Planning (SLP) di PT DSS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Ikra-Ith Teknolog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5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80), 3.</w:t>
      </w:r>
    </w:p>
    <w:p w14:paraId="4E6010E9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ngestika, J. W., Handayani, N., &amp; Kholil, M. (2016). Usulan Re-Layout Tata Letak Fasilitas Produksi Dengan Menggunakan Metode Slp Di Departemen Produksi Bagian Ot Cair Pada Pt Ikp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isi : Jurnal Integrasi Sistem Industr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3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29–38.</w:t>
      </w:r>
    </w:p>
    <w:p w14:paraId="56759BFA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hmadani, W. I. (2020). Perancangan Ulang Tata Letak Gudang Menggunakan Metode Konvensional, Corelap Dan Simulasi Promodel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Optimasi Teknik Industri (JOTI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2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13. https://doi.org/10.30998/joti.v2i1.3851</w:t>
      </w:r>
    </w:p>
    <w:p w14:paraId="78ED9DC8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ahman Rahim, F. (2019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LETAK PADA PABRIK SPUN PILE DI PT WASKITA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 91–98.</w:t>
      </w:r>
    </w:p>
    <w:p w14:paraId="4ECB0B4D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ntoso, D., Pradipto, M., &amp; Setiowati, R. (2022). Usulan Layout Lantai Produksi Industri Mebel Menggunakan Systematic Layout Planning dan Simulasi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Optimasi Teknik Industri (JOTI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7. https://doi.org/10.30998/joti.v4i1.11644</w:t>
      </w:r>
    </w:p>
    <w:p w14:paraId="5E7D565F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Septiani, W., Ardiansyah, D., &amp; Suwiryo, S. A. (2021)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RANCANGAN SIMULASI PROMODEL UNTUK PERBAIKAN TATA LETAK LANTAI PRODUKSI COLD FINISHED BAR PT . IRON WIRE WORKS INDONESIA Bar yaitu permasalahan tata letak mesin produksi yang tidak ditempatkan berdasarkan efisien . Contohnya pada aliran proses pertama ya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, 130–142.</w:t>
      </w:r>
    </w:p>
    <w:p w14:paraId="09676CB5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renggonowati, D. L. (2017). Simulasi Sistem Proses Produksi Di Pt. Jakarta Cakratunggal Steel Mills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Ilmiah Teknik Industri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(1), 36–46. https://doi.org/10.24912/jitiuntar.v4i1.462</w:t>
      </w:r>
    </w:p>
    <w:p w14:paraId="5FC20856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riyoga, D. (2019). Evaluasi Penempatan Fasilitas Produksi (Layout) Guna Meningkatkan Efisiensi Produksi Pada CV. SU’UD Kab. Bondowoso. In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gital Repository Universitas Jember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.</w:t>
      </w:r>
    </w:p>
    <w:p w14:paraId="31C6A801" w14:textId="77777777" w:rsidR="00770D09" w:rsidRPr="00770D09" w:rsidRDefault="00770D09" w:rsidP="004A653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Winarno, H. (2015). Ti-017.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Analisis Tata Letak Fasilitas Ruang Fakultas Teknik Universitas Serang Raya Dengan Menggunakan Metode Activity Relationshipchart (Arc)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70D09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November</w:t>
      </w:r>
      <w:r w:rsidRPr="00770D09">
        <w:rPr>
          <w:rFonts w:ascii="Times New Roman" w:hAnsi="Times New Roman" w:cs="Times New Roman"/>
          <w:noProof/>
          <w:kern w:val="0"/>
          <w:sz w:val="24"/>
          <w:szCs w:val="24"/>
        </w:rPr>
        <w:t>, 2. jurnal.ftumj.ac.id/index.php/semnastek</w:t>
      </w:r>
    </w:p>
    <w:p w14:paraId="781BC27C" w14:textId="46C9A7FD" w:rsidR="00B6121E" w:rsidRPr="00B6121E" w:rsidRDefault="00B6121E" w:rsidP="004A653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183E29" w14:textId="04B0BE4F" w:rsidR="000D719E" w:rsidRDefault="000D719E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A308EE8" w14:textId="77777777" w:rsidR="00995DF3" w:rsidRDefault="00995DF3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4A83EE4" w14:textId="77777777" w:rsidR="00995DF3" w:rsidRDefault="00995DF3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175FD7" w14:textId="77777777" w:rsidR="00995DF3" w:rsidRDefault="00995DF3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1B351B7" w14:textId="77777777" w:rsidR="00995DF3" w:rsidRDefault="00995DF3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8116BEA" w14:textId="77777777" w:rsidR="00FE77FB" w:rsidRDefault="00FE77FB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082CF3" w14:textId="77777777" w:rsidR="00FE77FB" w:rsidRDefault="00FE77FB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32D3DCB" w14:textId="77777777" w:rsidR="00FE77FB" w:rsidRDefault="00FE77FB" w:rsidP="004356D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BBE3C9" w14:textId="2DBFE07D" w:rsidR="00FE77FB" w:rsidRDefault="00FE77FB" w:rsidP="00FE77FB">
      <w:pPr>
        <w:spacing w:line="480" w:lineRule="auto"/>
        <w:ind w:left="-2268"/>
        <w:rPr>
          <w:rFonts w:ascii="Times New Roman" w:hAnsi="Times New Roman" w:cs="Times New Roman"/>
          <w:b/>
          <w:bCs/>
          <w:sz w:val="24"/>
          <w:szCs w:val="24"/>
        </w:rPr>
      </w:pPr>
      <w:r w:rsidRPr="00FE77FB"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05DEF417" wp14:editId="6C1E8EEE">
            <wp:extent cx="7555424" cy="9314180"/>
            <wp:effectExtent l="0" t="0" r="7620" b="1270"/>
            <wp:docPr id="19873460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843"/>
                    <a:stretch/>
                  </pic:blipFill>
                  <pic:spPr bwMode="auto">
                    <a:xfrm>
                      <a:off x="0" y="0"/>
                      <a:ext cx="7564701" cy="9325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FB2AA1" w14:textId="33023EA8" w:rsidR="00CE3392" w:rsidRDefault="00FE77FB" w:rsidP="00FE77FB">
      <w:pPr>
        <w:tabs>
          <w:tab w:val="left" w:pos="6085"/>
        </w:tabs>
        <w:spacing w:line="480" w:lineRule="auto"/>
        <w:ind w:left="-2268"/>
        <w:rPr>
          <w:rFonts w:ascii="Times New Roman" w:hAnsi="Times New Roman" w:cs="Times New Roman"/>
          <w:b/>
          <w:bCs/>
          <w:sz w:val="24"/>
          <w:szCs w:val="24"/>
        </w:rPr>
        <w:sectPr w:rsidR="00CE3392" w:rsidSect="00400045">
          <w:footerReference w:type="first" r:id="rId10"/>
          <w:pgSz w:w="11906" w:h="16838"/>
          <w:pgMar w:top="2268" w:right="1700" w:bottom="1701" w:left="2268" w:header="709" w:footer="709" w:gutter="0"/>
          <w:pgNumType w:start="158"/>
          <w:cols w:space="708"/>
          <w:titlePg/>
          <w:docGrid w:linePitch="360"/>
        </w:sectPr>
      </w:pPr>
      <w:r w:rsidRPr="00FE77FB"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5A6AFCEA" wp14:editId="74F5F716">
            <wp:extent cx="7547610" cy="9283485"/>
            <wp:effectExtent l="0" t="0" r="0" b="0"/>
            <wp:docPr id="196540241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408"/>
                    <a:stretch/>
                  </pic:blipFill>
                  <pic:spPr bwMode="auto">
                    <a:xfrm>
                      <a:off x="0" y="0"/>
                      <a:ext cx="7557358" cy="929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E77FB"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7948DC71" wp14:editId="522CC713">
            <wp:extent cx="7530994" cy="9260238"/>
            <wp:effectExtent l="0" t="0" r="0" b="0"/>
            <wp:docPr id="87334029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856" r="8937"/>
                    <a:stretch/>
                  </pic:blipFill>
                  <pic:spPr bwMode="auto">
                    <a:xfrm>
                      <a:off x="0" y="0"/>
                      <a:ext cx="7550919" cy="92847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4F22BA" w14:textId="6634A17C" w:rsidR="00D76C17" w:rsidRPr="007D3B74" w:rsidRDefault="00A416B7" w:rsidP="00FE77FB">
      <w:pPr>
        <w:tabs>
          <w:tab w:val="center" w:pos="4323"/>
        </w:tabs>
        <w:spacing w:line="480" w:lineRule="auto"/>
        <w:ind w:right="-709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416B7"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45720" distB="45720" distL="114300" distR="114300" simplePos="0" relativeHeight="251766784" behindDoc="0" locked="0" layoutInCell="1" allowOverlap="1" wp14:anchorId="27C94FB3" wp14:editId="53D1B75F">
                <wp:simplePos x="0" y="0"/>
                <wp:positionH relativeFrom="column">
                  <wp:posOffset>-798830</wp:posOffset>
                </wp:positionH>
                <wp:positionV relativeFrom="paragraph">
                  <wp:posOffset>4897755</wp:posOffset>
                </wp:positionV>
                <wp:extent cx="2047240" cy="1404620"/>
                <wp:effectExtent l="8890" t="0" r="19050" b="19050"/>
                <wp:wrapSquare wrapText="bothSides"/>
                <wp:docPr id="60852029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5400000">
                          <a:off x="0" y="0"/>
                          <a:ext cx="204724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D3B74B" w14:textId="11115090" w:rsidR="00A416B7" w:rsidRPr="00A416B7" w:rsidRDefault="00A416B7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27C94FB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62.9pt;margin-top:385.65pt;width:161.2pt;height:110.6pt;rotation:90;z-index:2517667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" strokecolor="white [3212]">
                <v:textbox style="mso-fit-shape-to-text:t">
                  <w:txbxContent>
                    <w:p w14:paraId="1CD3B74B" w14:textId="11115090" w:rsidR="00A416B7" w:rsidRPr="00A416B7" w:rsidRDefault="00A416B7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A416B7"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45720" distB="45720" distL="114300" distR="114300" simplePos="0" relativeHeight="251764736" behindDoc="0" locked="0" layoutInCell="1" allowOverlap="1" wp14:anchorId="56240A2E" wp14:editId="6662C536">
                <wp:simplePos x="0" y="0"/>
                <wp:positionH relativeFrom="column">
                  <wp:posOffset>869315</wp:posOffset>
                </wp:positionH>
                <wp:positionV relativeFrom="paragraph">
                  <wp:posOffset>4879340</wp:posOffset>
                </wp:positionV>
                <wp:extent cx="1240155" cy="1404620"/>
                <wp:effectExtent l="8890" t="0" r="26035" b="26035"/>
                <wp:wrapSquare wrapText="bothSides"/>
                <wp:docPr id="88115333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5400000">
                          <a:off x="0" y="0"/>
                          <a:ext cx="124015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14025D" w14:textId="692D50E5" w:rsidR="00A416B7" w:rsidRDefault="00A416B7"/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6240A2E" id="_x0000_s1027" type="#_x0000_t202" style="position:absolute;left:0;text-align:left;margin-left:68.45pt;margin-top:384.2pt;width:97.65pt;height:110.6pt;rotation:90;z-index:2517647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" strokecolor="white [3212]">
                <v:textbox style="mso-fit-shape-to-text:t">
                  <w:txbxContent>
                    <w:p w14:paraId="3714025D" w14:textId="692D50E5" w:rsidR="00A416B7" w:rsidRDefault="00A416B7"/>
                  </w:txbxContent>
                </v:textbox>
                <w10:wrap type="square"/>
              </v:shape>
            </w:pict>
          </mc:Fallback>
        </mc:AlternateContent>
      </w:r>
      <w:r w:rsidR="00D76C17" w:rsidRPr="007D3B74">
        <w:rPr>
          <w:rFonts w:ascii="Times New Roman" w:hAnsi="Times New Roman" w:cs="Times New Roman"/>
          <w:b/>
          <w:bCs/>
          <w:sz w:val="24"/>
          <w:szCs w:val="24"/>
        </w:rPr>
        <w:t>HASIL UJI STAT : FIT PROMODEL</w:t>
      </w:r>
    </w:p>
    <w:p w14:paraId="3BF3FB0F" w14:textId="77777777" w:rsidR="00D76C17" w:rsidRPr="00D55674" w:rsidRDefault="00D76C17" w:rsidP="00D76C17">
      <w:pPr>
        <w:rPr>
          <w:b/>
          <w:bCs/>
        </w:rPr>
      </w:pPr>
      <w:r w:rsidRPr="00D55674">
        <w:rPr>
          <w:b/>
          <w:bCs/>
        </w:rPr>
        <w:t>Cutting</w:t>
      </w:r>
      <w:r>
        <w:rPr>
          <w:b/>
          <w:bCs/>
        </w:rPr>
        <w:t xml:space="preserve"> </w:t>
      </w:r>
    </w:p>
    <w:p w14:paraId="19F33EDA" w14:textId="77777777" w:rsidR="00D76C17" w:rsidRDefault="00D76C17" w:rsidP="00D76C17">
      <w:r>
        <w:t xml:space="preserve">      Auto::Fit of Distributions</w:t>
      </w:r>
    </w:p>
    <w:p w14:paraId="23BEE0DA" w14:textId="77777777" w:rsidR="00D76C17" w:rsidRDefault="00D76C17" w:rsidP="00D76C17">
      <w:r>
        <w:t xml:space="preserve">   distribution                         rank       acceptance</w:t>
      </w:r>
    </w:p>
    <w:p w14:paraId="6CC4D2C0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4.99, 0.595)</w:t>
      </w:r>
      <w:r>
        <w:t xml:space="preserve">                  100        do not reject</w:t>
      </w:r>
    </w:p>
    <w:p w14:paraId="55D5FB7F" w14:textId="77777777" w:rsidR="00D76C17" w:rsidRDefault="00D76C17" w:rsidP="00D76C17">
      <w:r>
        <w:t xml:space="preserve">   Lognormal(-464, 6.15, 1.27e-003)     100.       do not reject</w:t>
      </w:r>
    </w:p>
    <w:p w14:paraId="0D1E18C6" w14:textId="77777777" w:rsidR="00D76C17" w:rsidRDefault="00D76C17" w:rsidP="00D76C17">
      <w:r>
        <w:t xml:space="preserve">   Uniform(3.78, 5.94)                  21.9       do not reject</w:t>
      </w:r>
    </w:p>
    <w:p w14:paraId="56A90B0B" w14:textId="77777777" w:rsidR="00D76C17" w:rsidRDefault="00D76C17" w:rsidP="00D76C17"/>
    <w:p w14:paraId="2E1977CB" w14:textId="77777777" w:rsidR="00D76C17" w:rsidRPr="00D55674" w:rsidRDefault="00D76C17" w:rsidP="00D76C17">
      <w:pPr>
        <w:rPr>
          <w:b/>
          <w:bCs/>
        </w:rPr>
      </w:pPr>
      <w:r w:rsidRPr="00D55674">
        <w:rPr>
          <w:b/>
          <w:bCs/>
        </w:rPr>
        <w:t>Punching</w:t>
      </w:r>
    </w:p>
    <w:p w14:paraId="22157593" w14:textId="77777777" w:rsidR="00D76C17" w:rsidRDefault="00D76C17" w:rsidP="00D76C17">
      <w:r>
        <w:t xml:space="preserve">      Auto::Fit of Distributions</w:t>
      </w:r>
    </w:p>
    <w:p w14:paraId="2C4C3F2D" w14:textId="77777777" w:rsidR="00D76C17" w:rsidRDefault="00D76C17" w:rsidP="00D76C17">
      <w:r>
        <w:t xml:space="preserve">   distribution                         rank       acceptance</w:t>
      </w:r>
    </w:p>
    <w:p w14:paraId="042072B9" w14:textId="77777777" w:rsidR="00D76C17" w:rsidRDefault="00D76C17" w:rsidP="00D76C17">
      <w:r>
        <w:t xml:space="preserve">   Lognormal(5.04, 1.64, 0.265)         100        do not reject</w:t>
      </w:r>
    </w:p>
    <w:p w14:paraId="6BDDE0B9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10.4, 1.42)</w:t>
      </w:r>
      <w:r>
        <w:t xml:space="preserve">                   90.6       do not reject</w:t>
      </w:r>
    </w:p>
    <w:p w14:paraId="3A02F7EB" w14:textId="77777777" w:rsidR="00D76C17" w:rsidRDefault="00D76C17" w:rsidP="00D76C17">
      <w:r>
        <w:t xml:space="preserve">   Exponential(8.19, 2.19)              10.7       do not reject</w:t>
      </w:r>
    </w:p>
    <w:p w14:paraId="1EEDBCA1" w14:textId="77777777" w:rsidR="00D76C17" w:rsidRDefault="00D76C17" w:rsidP="00D76C17">
      <w:r>
        <w:t xml:space="preserve">   Uniform(8.19, 13.4)                  9.73       do not reject</w:t>
      </w:r>
    </w:p>
    <w:p w14:paraId="216A2031" w14:textId="77777777" w:rsidR="00D76C17" w:rsidRDefault="00D76C17" w:rsidP="00D76C17"/>
    <w:p w14:paraId="7F61B803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Bending 1</w:t>
      </w:r>
    </w:p>
    <w:p w14:paraId="62DD3E7A" w14:textId="77777777" w:rsidR="00D76C17" w:rsidRDefault="00D76C17" w:rsidP="00D76C17">
      <w:r>
        <w:t xml:space="preserve">      Auto::Fit of Distributions</w:t>
      </w:r>
    </w:p>
    <w:p w14:paraId="5CB2C408" w14:textId="77777777" w:rsidR="00D76C17" w:rsidRDefault="00D76C17" w:rsidP="00D76C17">
      <w:r>
        <w:t xml:space="preserve">   distribution                         rank       acceptance</w:t>
      </w:r>
    </w:p>
    <w:p w14:paraId="51174E75" w14:textId="77777777" w:rsidR="00D76C17" w:rsidRDefault="00D76C17" w:rsidP="00D76C17">
      <w:r>
        <w:t xml:space="preserve">   Lognormal(7.69, 0.875, 0.377)        100        do not reject</w:t>
      </w:r>
    </w:p>
    <w:p w14:paraId="0629B965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10.3, 0.947)</w:t>
      </w:r>
      <w:r>
        <w:t xml:space="preserve">                  94.4       do not reject</w:t>
      </w:r>
    </w:p>
    <w:p w14:paraId="09BA17D5" w14:textId="77777777" w:rsidR="00D76C17" w:rsidRDefault="00D76C17" w:rsidP="00D76C17">
      <w:r>
        <w:t xml:space="preserve">   Uniform(8.91, 12.1)                  43.2       do not reject</w:t>
      </w:r>
    </w:p>
    <w:p w14:paraId="43310C70" w14:textId="77777777" w:rsidR="00D76C17" w:rsidRDefault="00D76C17" w:rsidP="00D76C17">
      <w:r>
        <w:t xml:space="preserve">   Exponential(8.91, 1.35)              32.3       do not reject</w:t>
      </w:r>
    </w:p>
    <w:p w14:paraId="4BB6F828" w14:textId="77777777" w:rsidR="00D76C17" w:rsidRDefault="00D76C17" w:rsidP="00D76C17"/>
    <w:p w14:paraId="455AFDB5" w14:textId="77777777" w:rsidR="00D76C17" w:rsidRPr="007D3B74" w:rsidRDefault="00D76C17" w:rsidP="00D76C17">
      <w:pPr>
        <w:rPr>
          <w:b/>
          <w:bCs/>
        </w:rPr>
      </w:pPr>
      <w:r w:rsidRPr="00D55674">
        <w:rPr>
          <w:b/>
          <w:bCs/>
        </w:rPr>
        <w:t>Welding</w:t>
      </w:r>
    </w:p>
    <w:p w14:paraId="4EC3E72A" w14:textId="77777777" w:rsidR="00D76C17" w:rsidRDefault="00D76C17" w:rsidP="00D76C17">
      <w:r>
        <w:t xml:space="preserve">      Auto::Fit of Distributions</w:t>
      </w:r>
    </w:p>
    <w:p w14:paraId="4C880B00" w14:textId="77777777" w:rsidR="00D76C17" w:rsidRDefault="00D76C17" w:rsidP="00D76C17">
      <w:r>
        <w:t xml:space="preserve">   distribution                         rank       acceptance</w:t>
      </w:r>
    </w:p>
    <w:p w14:paraId="1A1AE98D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31.5, 1.3)</w:t>
      </w:r>
      <w:r>
        <w:t xml:space="preserve">                    100        do not reject</w:t>
      </w:r>
    </w:p>
    <w:p w14:paraId="157E84F1" w14:textId="77777777" w:rsidR="00D76C17" w:rsidRDefault="00D76C17" w:rsidP="00D76C17">
      <w:r>
        <w:lastRenderedPageBreak/>
        <w:t xml:space="preserve">   Lognormal(-438, 6.15, 2.78e-003)     100.       do not reject</w:t>
      </w:r>
    </w:p>
    <w:p w14:paraId="31F97283" w14:textId="46EB91EB" w:rsidR="00D76C17" w:rsidRDefault="00D76C17" w:rsidP="00D76C17">
      <w:r>
        <w:t xml:space="preserve">   Uniform(29.4, 33.2)                  50.5       do not reject</w:t>
      </w:r>
    </w:p>
    <w:p w14:paraId="6674AAE4" w14:textId="77777777" w:rsidR="00D76C17" w:rsidRDefault="00D76C17" w:rsidP="00D76C17"/>
    <w:p w14:paraId="49AAE055" w14:textId="77777777" w:rsidR="00D76C17" w:rsidRPr="007D3B74" w:rsidRDefault="00D76C17" w:rsidP="00D76C17">
      <w:pPr>
        <w:rPr>
          <w:b/>
          <w:bCs/>
        </w:rPr>
      </w:pPr>
      <w:r w:rsidRPr="00D55674">
        <w:rPr>
          <w:b/>
          <w:bCs/>
        </w:rPr>
        <w:t>Finishing</w:t>
      </w:r>
    </w:p>
    <w:p w14:paraId="3B6D076D" w14:textId="77777777" w:rsidR="00D76C17" w:rsidRDefault="00D76C17" w:rsidP="00D76C17">
      <w:r>
        <w:t xml:space="preserve">      Auto::Fit of Distributions</w:t>
      </w:r>
    </w:p>
    <w:p w14:paraId="60C2C5AD" w14:textId="77777777" w:rsidR="00D76C17" w:rsidRDefault="00D76C17" w:rsidP="00D76C17">
      <w:r>
        <w:t xml:space="preserve">   distribution                         rank       acceptance</w:t>
      </w:r>
    </w:p>
    <w:p w14:paraId="2B2658F6" w14:textId="77777777" w:rsidR="00D76C17" w:rsidRDefault="00D76C17" w:rsidP="00D76C17">
      <w:r>
        <w:t xml:space="preserve">   Uniform(6.53, 8.11)                  100        do not reject</w:t>
      </w:r>
    </w:p>
    <w:p w14:paraId="792FAA68" w14:textId="77777777" w:rsidR="00D76C17" w:rsidRDefault="00D76C17" w:rsidP="00D76C17">
      <w:r>
        <w:t xml:space="preserve">   Lognormal(-175, 5.21, 3.17e-003)     83.6       do not reject</w:t>
      </w:r>
    </w:p>
    <w:p w14:paraId="34A95E34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7.35, 0.579)</w:t>
      </w:r>
      <w:r>
        <w:t xml:space="preserve">                  83.6       do not reject</w:t>
      </w:r>
    </w:p>
    <w:p w14:paraId="608FC5A2" w14:textId="77777777" w:rsidR="00D76C17" w:rsidRDefault="00D76C17" w:rsidP="00D76C17"/>
    <w:p w14:paraId="069DC267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Assembling 1</w:t>
      </w:r>
    </w:p>
    <w:p w14:paraId="6D37A821" w14:textId="77777777" w:rsidR="00D76C17" w:rsidRDefault="00D76C17" w:rsidP="00D76C17">
      <w:r>
        <w:t xml:space="preserve">      Auto::Fit of Distributions</w:t>
      </w:r>
    </w:p>
    <w:p w14:paraId="0B39FB78" w14:textId="77777777" w:rsidR="00D76C17" w:rsidRDefault="00D76C17" w:rsidP="00D76C17">
      <w:r>
        <w:t xml:space="preserve">   distribution                         rank       acceptance</w:t>
      </w:r>
    </w:p>
    <w:p w14:paraId="4A70D946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50.8, 1.92)</w:t>
      </w:r>
      <w:r>
        <w:t xml:space="preserve">                   100        do not reject</w:t>
      </w:r>
    </w:p>
    <w:p w14:paraId="664C327C" w14:textId="77777777" w:rsidR="00D76C17" w:rsidRDefault="00D76C17" w:rsidP="00D76C17">
      <w:r>
        <w:t xml:space="preserve">   Lognormal(-701, 6.62, 2.55e-003)     99.9       do not reject</w:t>
      </w:r>
    </w:p>
    <w:p w14:paraId="1439BA02" w14:textId="77777777" w:rsidR="00D76C17" w:rsidRDefault="00D76C17" w:rsidP="00D76C17">
      <w:r>
        <w:t xml:space="preserve">   Uniform(47.9, 53.2)                  65.3       do not reject</w:t>
      </w:r>
    </w:p>
    <w:p w14:paraId="05A194FB" w14:textId="77777777" w:rsidR="00D76C17" w:rsidRDefault="00D76C17" w:rsidP="00D76C17"/>
    <w:p w14:paraId="22DD01C8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Casting</w:t>
      </w:r>
    </w:p>
    <w:p w14:paraId="139A09A9" w14:textId="77777777" w:rsidR="00D76C17" w:rsidRDefault="00D76C17" w:rsidP="00D76C17">
      <w:r>
        <w:t xml:space="preserve">      Auto::Fit of Distributions</w:t>
      </w:r>
    </w:p>
    <w:p w14:paraId="17714E1F" w14:textId="77777777" w:rsidR="00D76C17" w:rsidRDefault="00D76C17" w:rsidP="00D76C17">
      <w:r>
        <w:t xml:space="preserve">   distribution                         rank       acceptance</w:t>
      </w:r>
    </w:p>
    <w:p w14:paraId="70CEB7CD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51.9, 1.62)</w:t>
      </w:r>
      <w:r>
        <w:t xml:space="preserve">                   100        do not reject</w:t>
      </w:r>
    </w:p>
    <w:p w14:paraId="456E2AAF" w14:textId="77777777" w:rsidR="00D76C17" w:rsidRDefault="00D76C17" w:rsidP="00D76C17">
      <w:r>
        <w:t xml:space="preserve">   Lognormal(49.6, 0.489, 0.878)        84.3       do not reject</w:t>
      </w:r>
    </w:p>
    <w:p w14:paraId="2E68551D" w14:textId="77777777" w:rsidR="00D76C17" w:rsidRDefault="00D76C17" w:rsidP="00D76C17">
      <w:r>
        <w:t xml:space="preserve">   Exponential(49.9, 1.94)              72.6       do not reject</w:t>
      </w:r>
    </w:p>
    <w:p w14:paraId="739615B2" w14:textId="77777777" w:rsidR="00D76C17" w:rsidRDefault="00D76C17" w:rsidP="00D76C17">
      <w:r>
        <w:t xml:space="preserve">   Uniform(49.9, 55.4)                  2.08       do not reject</w:t>
      </w:r>
    </w:p>
    <w:p w14:paraId="5FCB3789" w14:textId="77777777" w:rsidR="00D76C17" w:rsidRDefault="00D76C17" w:rsidP="00D76C17"/>
    <w:p w14:paraId="121E75F0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grinding</w:t>
      </w:r>
    </w:p>
    <w:p w14:paraId="359F32A2" w14:textId="77777777" w:rsidR="00D76C17" w:rsidRDefault="00D76C17" w:rsidP="00D76C17">
      <w:r>
        <w:t xml:space="preserve">      Auto::Fit of Distributions</w:t>
      </w:r>
    </w:p>
    <w:p w14:paraId="37663E67" w14:textId="77777777" w:rsidR="00D76C17" w:rsidRDefault="00D76C17" w:rsidP="00D76C17">
      <w:r>
        <w:t xml:space="preserve">   distribution                         rank       acceptance</w:t>
      </w:r>
    </w:p>
    <w:p w14:paraId="6874CF2E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12.6, 1.42)</w:t>
      </w:r>
      <w:r>
        <w:t xml:space="preserve">                   100        do not reject</w:t>
      </w:r>
    </w:p>
    <w:p w14:paraId="643D08C7" w14:textId="77777777" w:rsidR="00D76C17" w:rsidRDefault="00D76C17" w:rsidP="00D76C17">
      <w:r>
        <w:lastRenderedPageBreak/>
        <w:t xml:space="preserve">   Uniform(10.3, 14.1)                  8.79       do not reject</w:t>
      </w:r>
    </w:p>
    <w:p w14:paraId="19B43A37" w14:textId="2B1104A2" w:rsidR="00D76C17" w:rsidRDefault="00D76C17" w:rsidP="00D76C17">
      <w:r>
        <w:t xml:space="preserve">   Lognormal(10.3, -0.197, 2.46)        5.34       do not reject</w:t>
      </w:r>
    </w:p>
    <w:p w14:paraId="322A0A33" w14:textId="77777777" w:rsidR="00D76C17" w:rsidRDefault="00D76C17" w:rsidP="00D76C17"/>
    <w:p w14:paraId="11D6258A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Drilling</w:t>
      </w:r>
    </w:p>
    <w:p w14:paraId="5F6ADEE5" w14:textId="77777777" w:rsidR="00D76C17" w:rsidRDefault="00D76C17" w:rsidP="00D76C17">
      <w:r>
        <w:t xml:space="preserve">      Auto::Fit of Distributions</w:t>
      </w:r>
    </w:p>
    <w:p w14:paraId="21F5E723" w14:textId="77777777" w:rsidR="00D76C17" w:rsidRDefault="00D76C17" w:rsidP="00D76C17">
      <w:r>
        <w:t xml:space="preserve">   distribution                         rank       acceptance</w:t>
      </w:r>
    </w:p>
    <w:p w14:paraId="71B0EB6D" w14:textId="77777777" w:rsidR="00D76C17" w:rsidRDefault="00D76C17" w:rsidP="00D76C17">
      <w:r>
        <w:t xml:space="preserve">   Lognormal(20.1, 1.9, 0.466)          92.1       do not reject</w:t>
      </w:r>
    </w:p>
    <w:p w14:paraId="2B4499E7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27.5, 3.15)</w:t>
      </w:r>
      <w:r>
        <w:t xml:space="preserve">                   86.4       do not reject</w:t>
      </w:r>
    </w:p>
    <w:p w14:paraId="01D0FC94" w14:textId="77777777" w:rsidR="00D76C17" w:rsidRDefault="00D76C17" w:rsidP="00D76C17">
      <w:r>
        <w:t xml:space="preserve">   Uniform(23.2, 31.8)                  82.3       do not reject</w:t>
      </w:r>
    </w:p>
    <w:p w14:paraId="49765C15" w14:textId="77777777" w:rsidR="00D76C17" w:rsidRDefault="00D76C17" w:rsidP="00D76C17">
      <w:r>
        <w:t xml:space="preserve">   Exponential(23.2, 4.3)               61.9       do not reject</w:t>
      </w:r>
    </w:p>
    <w:p w14:paraId="5CB772D0" w14:textId="77777777" w:rsidR="00D76C17" w:rsidRDefault="00D76C17" w:rsidP="00D76C17"/>
    <w:p w14:paraId="04BC7699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Assembling 2</w:t>
      </w:r>
    </w:p>
    <w:p w14:paraId="4D1E87AD" w14:textId="77777777" w:rsidR="00D76C17" w:rsidRDefault="00D76C17" w:rsidP="00D76C17">
      <w:r>
        <w:t xml:space="preserve">      Auto::Fit of Distributions</w:t>
      </w:r>
    </w:p>
    <w:p w14:paraId="2747C540" w14:textId="77777777" w:rsidR="00D76C17" w:rsidRDefault="00D76C17" w:rsidP="00D76C17">
      <w:r>
        <w:t xml:space="preserve">   distribution                         rank       acceptance</w:t>
      </w:r>
    </w:p>
    <w:p w14:paraId="0766F415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23.5, 1.28)</w:t>
      </w:r>
      <w:r>
        <w:t xml:space="preserve">                   92.1       do not reject</w:t>
      </w:r>
    </w:p>
    <w:p w14:paraId="13AE7637" w14:textId="77777777" w:rsidR="00D76C17" w:rsidRDefault="00D76C17" w:rsidP="00D76C17">
      <w:r>
        <w:t xml:space="preserve">   Exponential(21.9, 1.55)              84.4       do not reject</w:t>
      </w:r>
    </w:p>
    <w:p w14:paraId="26F9D261" w14:textId="77777777" w:rsidR="00D76C17" w:rsidRDefault="00D76C17" w:rsidP="00D76C17">
      <w:r>
        <w:t xml:space="preserve">   Lognormal(21.9, -5.17e-002, 1.23)    81.8       do not reject</w:t>
      </w:r>
    </w:p>
    <w:p w14:paraId="5908A821" w14:textId="77777777" w:rsidR="00D76C17" w:rsidRDefault="00D76C17" w:rsidP="00D76C17">
      <w:r>
        <w:t xml:space="preserve">   Uniform(21.9, 25.4)                  35.9       do not reject</w:t>
      </w:r>
    </w:p>
    <w:p w14:paraId="3C26F279" w14:textId="77777777" w:rsidR="00D76C17" w:rsidRPr="00E4493F" w:rsidRDefault="00D76C17" w:rsidP="00D76C17"/>
    <w:p w14:paraId="3D30E8CB" w14:textId="77777777" w:rsidR="00D76C17" w:rsidRPr="007D3B74" w:rsidRDefault="00D76C17" w:rsidP="00D76C17">
      <w:pPr>
        <w:rPr>
          <w:b/>
          <w:bCs/>
        </w:rPr>
      </w:pPr>
      <w:r>
        <w:rPr>
          <w:b/>
          <w:bCs/>
        </w:rPr>
        <w:t>BENDING 2</w:t>
      </w:r>
    </w:p>
    <w:p w14:paraId="185F8F9C" w14:textId="77777777" w:rsidR="00D76C17" w:rsidRDefault="00D76C17" w:rsidP="00D76C17">
      <w:r>
        <w:t xml:space="preserve">      Auto::Fit of Distributions</w:t>
      </w:r>
    </w:p>
    <w:p w14:paraId="251521AD" w14:textId="77777777" w:rsidR="00D76C17" w:rsidRDefault="00D76C17" w:rsidP="00D76C17">
      <w:r>
        <w:t xml:space="preserve">   distribution                         rank       acceptance</w:t>
      </w:r>
    </w:p>
    <w:p w14:paraId="36B9A0B2" w14:textId="77777777" w:rsidR="00D76C17" w:rsidRDefault="00D76C17" w:rsidP="00D76C17">
      <w:r>
        <w:t xml:space="preserve">   </w:t>
      </w:r>
      <w:r w:rsidRPr="007D3B74">
        <w:rPr>
          <w:highlight w:val="yellow"/>
        </w:rPr>
        <w:t>Normal(16.5, 1.23)</w:t>
      </w:r>
      <w:r>
        <w:t xml:space="preserve">                   100.       do not reject</w:t>
      </w:r>
    </w:p>
    <w:p w14:paraId="0A56A502" w14:textId="77777777" w:rsidR="00D76C17" w:rsidRDefault="00D76C17" w:rsidP="00D76C17">
      <w:r>
        <w:t xml:space="preserve">   Lognormal(-277, 5.68, 4.2e-003)      99.6       do not reject</w:t>
      </w:r>
    </w:p>
    <w:p w14:paraId="043E3537" w14:textId="3E24F67E" w:rsidR="00D76C17" w:rsidRPr="00D76C17" w:rsidRDefault="00D76C17" w:rsidP="00D76C17">
      <w:r>
        <w:t xml:space="preserve">   Uniform(14.4, 18.3)                  88.7       do not reject</w:t>
      </w:r>
    </w:p>
    <w:sectPr w:rsidR="00D76C17" w:rsidRPr="00D76C17" w:rsidSect="00CE3392">
      <w:headerReference w:type="default" r:id="rId13"/>
      <w:footerReference w:type="first" r:id="rId14"/>
      <w:type w:val="continuous"/>
      <w:pgSz w:w="11906" w:h="16838"/>
      <w:pgMar w:top="2268" w:right="1700" w:bottom="1701" w:left="2268" w:header="709" w:footer="709" w:gutter="0"/>
      <w:pgNumType w:start="15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A8CE443" w14:textId="77777777" w:rsidR="004D4858" w:rsidRDefault="004D4858" w:rsidP="00B927E0">
      <w:pPr>
        <w:spacing w:after="0" w:line="240" w:lineRule="auto"/>
      </w:pPr>
      <w:r>
        <w:separator/>
      </w:r>
    </w:p>
    <w:p w14:paraId="7A1DAECF" w14:textId="77777777" w:rsidR="004D4858" w:rsidRDefault="004D4858"/>
  </w:endnote>
  <w:endnote w:type="continuationSeparator" w:id="0">
    <w:p w14:paraId="20146ABC" w14:textId="77777777" w:rsidR="004D4858" w:rsidRDefault="004D4858" w:rsidP="00B927E0">
      <w:pPr>
        <w:spacing w:after="0" w:line="240" w:lineRule="auto"/>
      </w:pPr>
      <w:r>
        <w:continuationSeparator/>
      </w:r>
    </w:p>
    <w:p w14:paraId="4A4F7B06" w14:textId="77777777" w:rsidR="004D4858" w:rsidRDefault="004D485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168330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4F2238" w14:textId="77777777" w:rsidR="004E78BA" w:rsidRDefault="004E78BA">
        <w:pPr>
          <w:pStyle w:val="Footer"/>
          <w:jc w:val="center"/>
        </w:pPr>
        <w:r>
          <w:t>158</w:t>
        </w:r>
      </w:p>
    </w:sdtContent>
  </w:sdt>
  <w:p w14:paraId="53E06156" w14:textId="77777777" w:rsidR="004E78BA" w:rsidRDefault="004E78B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95244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BBE54F" w14:textId="16B13DDD" w:rsidR="00CE3392" w:rsidRDefault="0000418D">
        <w:pPr>
          <w:pStyle w:val="Footer"/>
          <w:jc w:val="center"/>
        </w:pPr>
      </w:p>
    </w:sdtContent>
  </w:sdt>
  <w:p w14:paraId="0858B196" w14:textId="77777777" w:rsidR="00CE3392" w:rsidRDefault="00CE339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728B0FA" w14:textId="77777777" w:rsidR="004D4858" w:rsidRDefault="004D4858" w:rsidP="00B927E0">
      <w:pPr>
        <w:spacing w:after="0" w:line="240" w:lineRule="auto"/>
      </w:pPr>
      <w:r>
        <w:separator/>
      </w:r>
    </w:p>
    <w:p w14:paraId="0F1A1CB2" w14:textId="77777777" w:rsidR="004D4858" w:rsidRDefault="004D4858"/>
  </w:footnote>
  <w:footnote w:type="continuationSeparator" w:id="0">
    <w:p w14:paraId="5A3E8B0C" w14:textId="77777777" w:rsidR="004D4858" w:rsidRDefault="004D4858" w:rsidP="00B927E0">
      <w:pPr>
        <w:spacing w:after="0" w:line="240" w:lineRule="auto"/>
      </w:pPr>
      <w:r>
        <w:continuationSeparator/>
      </w:r>
    </w:p>
    <w:p w14:paraId="2C6925A6" w14:textId="77777777" w:rsidR="004D4858" w:rsidRDefault="004D4858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678929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5983C8E" w14:textId="69239FAA" w:rsidR="00CE3392" w:rsidRDefault="0000418D" w:rsidP="00CE3392">
        <w:pPr>
          <w:pStyle w:val="Header"/>
          <w:jc w:val="center"/>
        </w:pP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DF719D"/>
    <w:multiLevelType w:val="hybridMultilevel"/>
    <w:tmpl w:val="6B6C8908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A64095"/>
    <w:multiLevelType w:val="hybridMultilevel"/>
    <w:tmpl w:val="782CC168"/>
    <w:lvl w:ilvl="0" w:tplc="5848500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8734170"/>
    <w:multiLevelType w:val="hybridMultilevel"/>
    <w:tmpl w:val="8782139E"/>
    <w:lvl w:ilvl="0" w:tplc="11BE21F8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092C0D03"/>
    <w:multiLevelType w:val="hybridMultilevel"/>
    <w:tmpl w:val="60A6550E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AB2366"/>
    <w:multiLevelType w:val="hybridMultilevel"/>
    <w:tmpl w:val="188E8542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A73D89"/>
    <w:multiLevelType w:val="hybridMultilevel"/>
    <w:tmpl w:val="49A48826"/>
    <w:lvl w:ilvl="0" w:tplc="0F080C3A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>
    <w:nsid w:val="0F420E3F"/>
    <w:multiLevelType w:val="hybridMultilevel"/>
    <w:tmpl w:val="B9B033FA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3C80B88"/>
    <w:multiLevelType w:val="hybridMultilevel"/>
    <w:tmpl w:val="4A2E2364"/>
    <w:lvl w:ilvl="0" w:tplc="38090019">
      <w:start w:val="1"/>
      <w:numFmt w:val="lowerLetter"/>
      <w:lvlText w:val="%1."/>
      <w:lvlJc w:val="left"/>
      <w:pPr>
        <w:ind w:left="1364" w:hanging="360"/>
      </w:pPr>
    </w:lvl>
    <w:lvl w:ilvl="1" w:tplc="38090019" w:tentative="1">
      <w:start w:val="1"/>
      <w:numFmt w:val="lowerLetter"/>
      <w:lvlText w:val="%2."/>
      <w:lvlJc w:val="left"/>
      <w:pPr>
        <w:ind w:left="2084" w:hanging="360"/>
      </w:pPr>
    </w:lvl>
    <w:lvl w:ilvl="2" w:tplc="3809001B" w:tentative="1">
      <w:start w:val="1"/>
      <w:numFmt w:val="lowerRoman"/>
      <w:lvlText w:val="%3."/>
      <w:lvlJc w:val="right"/>
      <w:pPr>
        <w:ind w:left="2804" w:hanging="180"/>
      </w:pPr>
    </w:lvl>
    <w:lvl w:ilvl="3" w:tplc="3809000F" w:tentative="1">
      <w:start w:val="1"/>
      <w:numFmt w:val="decimal"/>
      <w:lvlText w:val="%4."/>
      <w:lvlJc w:val="left"/>
      <w:pPr>
        <w:ind w:left="3524" w:hanging="360"/>
      </w:pPr>
    </w:lvl>
    <w:lvl w:ilvl="4" w:tplc="38090019" w:tentative="1">
      <w:start w:val="1"/>
      <w:numFmt w:val="lowerLetter"/>
      <w:lvlText w:val="%5."/>
      <w:lvlJc w:val="left"/>
      <w:pPr>
        <w:ind w:left="4244" w:hanging="360"/>
      </w:pPr>
    </w:lvl>
    <w:lvl w:ilvl="5" w:tplc="3809001B" w:tentative="1">
      <w:start w:val="1"/>
      <w:numFmt w:val="lowerRoman"/>
      <w:lvlText w:val="%6."/>
      <w:lvlJc w:val="right"/>
      <w:pPr>
        <w:ind w:left="4964" w:hanging="180"/>
      </w:pPr>
    </w:lvl>
    <w:lvl w:ilvl="6" w:tplc="3809000F" w:tentative="1">
      <w:start w:val="1"/>
      <w:numFmt w:val="decimal"/>
      <w:lvlText w:val="%7."/>
      <w:lvlJc w:val="left"/>
      <w:pPr>
        <w:ind w:left="5684" w:hanging="360"/>
      </w:pPr>
    </w:lvl>
    <w:lvl w:ilvl="7" w:tplc="38090019" w:tentative="1">
      <w:start w:val="1"/>
      <w:numFmt w:val="lowerLetter"/>
      <w:lvlText w:val="%8."/>
      <w:lvlJc w:val="left"/>
      <w:pPr>
        <w:ind w:left="6404" w:hanging="360"/>
      </w:pPr>
    </w:lvl>
    <w:lvl w:ilvl="8" w:tplc="38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8">
    <w:nsid w:val="1824639F"/>
    <w:multiLevelType w:val="hybridMultilevel"/>
    <w:tmpl w:val="1414ACB2"/>
    <w:lvl w:ilvl="0" w:tplc="78C81510">
      <w:start w:val="1"/>
      <w:numFmt w:val="lowerLetter"/>
      <w:lvlText w:val="%1)"/>
      <w:lvlJc w:val="left"/>
      <w:pPr>
        <w:ind w:left="1004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9">
    <w:nsid w:val="19DE1E43"/>
    <w:multiLevelType w:val="hybridMultilevel"/>
    <w:tmpl w:val="32CE54CE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D70086D"/>
    <w:multiLevelType w:val="hybridMultilevel"/>
    <w:tmpl w:val="E82CA056"/>
    <w:lvl w:ilvl="0" w:tplc="8FD45B3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1">
    <w:nsid w:val="21E87CB2"/>
    <w:multiLevelType w:val="hybridMultilevel"/>
    <w:tmpl w:val="D6285622"/>
    <w:lvl w:ilvl="0" w:tplc="ED66FBF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>
    <w:nsid w:val="26802652"/>
    <w:multiLevelType w:val="hybridMultilevel"/>
    <w:tmpl w:val="A22AB2BA"/>
    <w:lvl w:ilvl="0" w:tplc="38090011">
      <w:start w:val="1"/>
      <w:numFmt w:val="decimal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3">
    <w:nsid w:val="29F90304"/>
    <w:multiLevelType w:val="hybridMultilevel"/>
    <w:tmpl w:val="E27067C4"/>
    <w:lvl w:ilvl="0" w:tplc="425C4958">
      <w:start w:val="1"/>
      <w:numFmt w:val="decimal"/>
      <w:lvlText w:val="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DE743FF"/>
    <w:multiLevelType w:val="hybridMultilevel"/>
    <w:tmpl w:val="363CF5DA"/>
    <w:lvl w:ilvl="0" w:tplc="33BC26A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31511EA9"/>
    <w:multiLevelType w:val="hybridMultilevel"/>
    <w:tmpl w:val="66BEE38C"/>
    <w:lvl w:ilvl="0" w:tplc="D32CEEE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31682B79"/>
    <w:multiLevelType w:val="hybridMultilevel"/>
    <w:tmpl w:val="5D4A3C94"/>
    <w:lvl w:ilvl="0" w:tplc="25604378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322E39D2"/>
    <w:multiLevelType w:val="hybridMultilevel"/>
    <w:tmpl w:val="CA825B2E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97759AF"/>
    <w:multiLevelType w:val="hybridMultilevel"/>
    <w:tmpl w:val="B3DED768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A0515E7"/>
    <w:multiLevelType w:val="hybridMultilevel"/>
    <w:tmpl w:val="D52A44E8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>
    <w:nsid w:val="3B23664F"/>
    <w:multiLevelType w:val="hybridMultilevel"/>
    <w:tmpl w:val="94F03CA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CE26341"/>
    <w:multiLevelType w:val="hybridMultilevel"/>
    <w:tmpl w:val="9574FE46"/>
    <w:lvl w:ilvl="0" w:tplc="D792BEA6">
      <w:start w:val="1"/>
      <w:numFmt w:val="decimal"/>
      <w:pStyle w:val="Heading3"/>
      <w:lvlText w:val="%1."/>
      <w:lvlJc w:val="left"/>
      <w:pPr>
        <w:ind w:left="644" w:hanging="360"/>
      </w:pPr>
      <w:rPr>
        <w:b/>
        <w:bCs/>
      </w:rPr>
    </w:lvl>
    <w:lvl w:ilvl="1" w:tplc="38090019">
      <w:start w:val="1"/>
      <w:numFmt w:val="lowerLetter"/>
      <w:lvlText w:val="%2."/>
      <w:lvlJc w:val="left"/>
      <w:pPr>
        <w:ind w:left="1364" w:hanging="360"/>
      </w:pPr>
    </w:lvl>
    <w:lvl w:ilvl="2" w:tplc="59709B92">
      <w:start w:val="1"/>
      <w:numFmt w:val="decimal"/>
      <w:lvlText w:val="%3."/>
      <w:lvlJc w:val="right"/>
      <w:pPr>
        <w:ind w:left="2084" w:hanging="180"/>
      </w:pPr>
      <w:rPr>
        <w:rFonts w:ascii="Times New Roman" w:eastAsiaTheme="minorHAnsi" w:hAnsi="Times New Roman" w:cs="Times New Roman"/>
      </w:r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>
    <w:nsid w:val="3CF705A8"/>
    <w:multiLevelType w:val="hybridMultilevel"/>
    <w:tmpl w:val="DEA02E64"/>
    <w:lvl w:ilvl="0" w:tplc="6D62D6E0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3">
    <w:nsid w:val="403F6561"/>
    <w:multiLevelType w:val="hybridMultilevel"/>
    <w:tmpl w:val="6DAA9548"/>
    <w:lvl w:ilvl="0" w:tplc="C0785C24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>
    <w:nsid w:val="43512DB9"/>
    <w:multiLevelType w:val="hybridMultilevel"/>
    <w:tmpl w:val="F218407E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55A53D8"/>
    <w:multiLevelType w:val="hybridMultilevel"/>
    <w:tmpl w:val="46AA7DB0"/>
    <w:lvl w:ilvl="0" w:tplc="01E4ECA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6">
    <w:nsid w:val="4D015876"/>
    <w:multiLevelType w:val="hybridMultilevel"/>
    <w:tmpl w:val="7AB02536"/>
    <w:lvl w:ilvl="0" w:tplc="5F722B82">
      <w:start w:val="1"/>
      <w:numFmt w:val="lowerLetter"/>
      <w:lvlText w:val="%1)"/>
      <w:lvlJc w:val="left"/>
      <w:pPr>
        <w:ind w:left="644" w:hanging="360"/>
      </w:pPr>
      <w:rPr>
        <w:rFonts w:ascii="Times New Roman" w:eastAsiaTheme="minorHAnsi" w:hAnsi="Times New Roman" w:cs="Times New Roman"/>
      </w:rPr>
    </w:lvl>
    <w:lvl w:ilvl="1" w:tplc="5F3CD7FC">
      <w:start w:val="1"/>
      <w:numFmt w:val="lowerLetter"/>
      <w:lvlText w:val="%2)"/>
      <w:lvlJc w:val="left"/>
      <w:pPr>
        <w:ind w:left="1364" w:hanging="360"/>
      </w:pPr>
      <w:rPr>
        <w:rFonts w:hint="default"/>
      </w:rPr>
    </w:lvl>
    <w:lvl w:ilvl="2" w:tplc="3BBAC38E">
      <w:start w:val="1"/>
      <w:numFmt w:val="decimal"/>
      <w:lvlText w:val="%3."/>
      <w:lvlJc w:val="left"/>
      <w:pPr>
        <w:ind w:left="2264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7">
    <w:nsid w:val="54730C78"/>
    <w:multiLevelType w:val="hybridMultilevel"/>
    <w:tmpl w:val="113C8BD0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D0269E9"/>
    <w:multiLevelType w:val="hybridMultilevel"/>
    <w:tmpl w:val="A32E8A70"/>
    <w:lvl w:ilvl="0" w:tplc="EC34106E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9">
    <w:nsid w:val="5DAF5FDA"/>
    <w:multiLevelType w:val="hybridMultilevel"/>
    <w:tmpl w:val="0E9260B2"/>
    <w:lvl w:ilvl="0" w:tplc="3809000F">
      <w:start w:val="1"/>
      <w:numFmt w:val="decimal"/>
      <w:lvlText w:val="%1."/>
      <w:lvlJc w:val="left"/>
      <w:pPr>
        <w:ind w:left="1063" w:hanging="360"/>
      </w:pPr>
    </w:lvl>
    <w:lvl w:ilvl="1" w:tplc="38090019" w:tentative="1">
      <w:start w:val="1"/>
      <w:numFmt w:val="lowerLetter"/>
      <w:lvlText w:val="%2."/>
      <w:lvlJc w:val="left"/>
      <w:pPr>
        <w:ind w:left="1783" w:hanging="360"/>
      </w:pPr>
    </w:lvl>
    <w:lvl w:ilvl="2" w:tplc="3809001B" w:tentative="1">
      <w:start w:val="1"/>
      <w:numFmt w:val="lowerRoman"/>
      <w:lvlText w:val="%3."/>
      <w:lvlJc w:val="right"/>
      <w:pPr>
        <w:ind w:left="2503" w:hanging="180"/>
      </w:pPr>
    </w:lvl>
    <w:lvl w:ilvl="3" w:tplc="3809000F" w:tentative="1">
      <w:start w:val="1"/>
      <w:numFmt w:val="decimal"/>
      <w:lvlText w:val="%4."/>
      <w:lvlJc w:val="left"/>
      <w:pPr>
        <w:ind w:left="3223" w:hanging="360"/>
      </w:pPr>
    </w:lvl>
    <w:lvl w:ilvl="4" w:tplc="38090019" w:tentative="1">
      <w:start w:val="1"/>
      <w:numFmt w:val="lowerLetter"/>
      <w:lvlText w:val="%5."/>
      <w:lvlJc w:val="left"/>
      <w:pPr>
        <w:ind w:left="3943" w:hanging="360"/>
      </w:pPr>
    </w:lvl>
    <w:lvl w:ilvl="5" w:tplc="3809001B" w:tentative="1">
      <w:start w:val="1"/>
      <w:numFmt w:val="lowerRoman"/>
      <w:lvlText w:val="%6."/>
      <w:lvlJc w:val="right"/>
      <w:pPr>
        <w:ind w:left="4663" w:hanging="180"/>
      </w:pPr>
    </w:lvl>
    <w:lvl w:ilvl="6" w:tplc="3809000F" w:tentative="1">
      <w:start w:val="1"/>
      <w:numFmt w:val="decimal"/>
      <w:lvlText w:val="%7."/>
      <w:lvlJc w:val="left"/>
      <w:pPr>
        <w:ind w:left="5383" w:hanging="360"/>
      </w:pPr>
    </w:lvl>
    <w:lvl w:ilvl="7" w:tplc="38090019" w:tentative="1">
      <w:start w:val="1"/>
      <w:numFmt w:val="lowerLetter"/>
      <w:lvlText w:val="%8."/>
      <w:lvlJc w:val="left"/>
      <w:pPr>
        <w:ind w:left="6103" w:hanging="360"/>
      </w:pPr>
    </w:lvl>
    <w:lvl w:ilvl="8" w:tplc="3809001B" w:tentative="1">
      <w:start w:val="1"/>
      <w:numFmt w:val="lowerRoman"/>
      <w:lvlText w:val="%9."/>
      <w:lvlJc w:val="right"/>
      <w:pPr>
        <w:ind w:left="6823" w:hanging="180"/>
      </w:pPr>
    </w:lvl>
  </w:abstractNum>
  <w:abstractNum w:abstractNumId="30">
    <w:nsid w:val="5E733DD9"/>
    <w:multiLevelType w:val="hybridMultilevel"/>
    <w:tmpl w:val="38706FBE"/>
    <w:lvl w:ilvl="0" w:tplc="23EC72FE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F4652B7"/>
    <w:multiLevelType w:val="hybridMultilevel"/>
    <w:tmpl w:val="22BE3746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001598C"/>
    <w:multiLevelType w:val="hybridMultilevel"/>
    <w:tmpl w:val="4656E80C"/>
    <w:lvl w:ilvl="0" w:tplc="316EA6BE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3">
    <w:nsid w:val="64AC5B6B"/>
    <w:multiLevelType w:val="hybridMultilevel"/>
    <w:tmpl w:val="D0560A5C"/>
    <w:lvl w:ilvl="0" w:tplc="5848500E">
      <w:start w:val="1"/>
      <w:numFmt w:val="lowerLetter"/>
      <w:lvlText w:val="%1."/>
      <w:lvlJc w:val="left"/>
      <w:pPr>
        <w:ind w:left="221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4">
    <w:nsid w:val="677F483D"/>
    <w:multiLevelType w:val="hybridMultilevel"/>
    <w:tmpl w:val="ECD0AC5E"/>
    <w:lvl w:ilvl="0" w:tplc="6D6A1BB8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5">
    <w:nsid w:val="69384425"/>
    <w:multiLevelType w:val="hybridMultilevel"/>
    <w:tmpl w:val="14FAFE30"/>
    <w:lvl w:ilvl="0" w:tplc="0428DC5A">
      <w:start w:val="1"/>
      <w:numFmt w:val="upperLetter"/>
      <w:lvlText w:val="%1."/>
      <w:lvlJc w:val="left"/>
      <w:pPr>
        <w:ind w:left="2062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782" w:hanging="360"/>
      </w:pPr>
    </w:lvl>
    <w:lvl w:ilvl="2" w:tplc="3809001B" w:tentative="1">
      <w:start w:val="1"/>
      <w:numFmt w:val="lowerRoman"/>
      <w:lvlText w:val="%3."/>
      <w:lvlJc w:val="right"/>
      <w:pPr>
        <w:ind w:left="3502" w:hanging="180"/>
      </w:pPr>
    </w:lvl>
    <w:lvl w:ilvl="3" w:tplc="3809000F" w:tentative="1">
      <w:start w:val="1"/>
      <w:numFmt w:val="decimal"/>
      <w:lvlText w:val="%4."/>
      <w:lvlJc w:val="left"/>
      <w:pPr>
        <w:ind w:left="4222" w:hanging="360"/>
      </w:pPr>
    </w:lvl>
    <w:lvl w:ilvl="4" w:tplc="38090019" w:tentative="1">
      <w:start w:val="1"/>
      <w:numFmt w:val="lowerLetter"/>
      <w:lvlText w:val="%5."/>
      <w:lvlJc w:val="left"/>
      <w:pPr>
        <w:ind w:left="4942" w:hanging="360"/>
      </w:pPr>
    </w:lvl>
    <w:lvl w:ilvl="5" w:tplc="3809001B" w:tentative="1">
      <w:start w:val="1"/>
      <w:numFmt w:val="lowerRoman"/>
      <w:lvlText w:val="%6."/>
      <w:lvlJc w:val="right"/>
      <w:pPr>
        <w:ind w:left="5662" w:hanging="180"/>
      </w:pPr>
    </w:lvl>
    <w:lvl w:ilvl="6" w:tplc="3809000F" w:tentative="1">
      <w:start w:val="1"/>
      <w:numFmt w:val="decimal"/>
      <w:lvlText w:val="%7."/>
      <w:lvlJc w:val="left"/>
      <w:pPr>
        <w:ind w:left="6382" w:hanging="360"/>
      </w:pPr>
    </w:lvl>
    <w:lvl w:ilvl="7" w:tplc="38090019" w:tentative="1">
      <w:start w:val="1"/>
      <w:numFmt w:val="lowerLetter"/>
      <w:lvlText w:val="%8."/>
      <w:lvlJc w:val="left"/>
      <w:pPr>
        <w:ind w:left="7102" w:hanging="360"/>
      </w:pPr>
    </w:lvl>
    <w:lvl w:ilvl="8" w:tplc="38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36">
    <w:nsid w:val="6A005E83"/>
    <w:multiLevelType w:val="hybridMultilevel"/>
    <w:tmpl w:val="A65EEF8E"/>
    <w:lvl w:ilvl="0" w:tplc="287C6F2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6BC65C58"/>
    <w:multiLevelType w:val="hybridMultilevel"/>
    <w:tmpl w:val="5276CB38"/>
    <w:lvl w:ilvl="0" w:tplc="48601A38">
      <w:start w:val="1"/>
      <w:numFmt w:val="lowerLetter"/>
      <w:lvlText w:val="%1)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8">
    <w:nsid w:val="6CE30763"/>
    <w:multiLevelType w:val="hybridMultilevel"/>
    <w:tmpl w:val="23909CC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D2275AC"/>
    <w:multiLevelType w:val="hybridMultilevel"/>
    <w:tmpl w:val="A3768BA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D4C5D3C"/>
    <w:multiLevelType w:val="hybridMultilevel"/>
    <w:tmpl w:val="47E2FEA6"/>
    <w:lvl w:ilvl="0" w:tplc="29D67B5E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1">
    <w:nsid w:val="6DCE5852"/>
    <w:multiLevelType w:val="hybridMultilevel"/>
    <w:tmpl w:val="A3DCDB0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FD50998"/>
    <w:multiLevelType w:val="hybridMultilevel"/>
    <w:tmpl w:val="2A4E745A"/>
    <w:lvl w:ilvl="0" w:tplc="19983C7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3">
    <w:nsid w:val="72557A83"/>
    <w:multiLevelType w:val="hybridMultilevel"/>
    <w:tmpl w:val="B4B4D51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4F64AAB"/>
    <w:multiLevelType w:val="hybridMultilevel"/>
    <w:tmpl w:val="A8BE317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67F3506"/>
    <w:multiLevelType w:val="hybridMultilevel"/>
    <w:tmpl w:val="B78ADC64"/>
    <w:lvl w:ilvl="0" w:tplc="5848500E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6">
    <w:nsid w:val="7C7B4B7D"/>
    <w:multiLevelType w:val="hybridMultilevel"/>
    <w:tmpl w:val="EDA691F2"/>
    <w:lvl w:ilvl="0" w:tplc="C2C8EBBA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7">
    <w:nsid w:val="7DAF6648"/>
    <w:multiLevelType w:val="hybridMultilevel"/>
    <w:tmpl w:val="FA30D05E"/>
    <w:lvl w:ilvl="0" w:tplc="AE22D63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5"/>
  </w:num>
  <w:num w:numId="2">
    <w:abstractNumId w:val="26"/>
  </w:num>
  <w:num w:numId="3">
    <w:abstractNumId w:val="21"/>
  </w:num>
  <w:num w:numId="4">
    <w:abstractNumId w:val="9"/>
  </w:num>
  <w:num w:numId="5">
    <w:abstractNumId w:val="29"/>
  </w:num>
  <w:num w:numId="6">
    <w:abstractNumId w:val="11"/>
  </w:num>
  <w:num w:numId="7">
    <w:abstractNumId w:val="34"/>
  </w:num>
  <w:num w:numId="8">
    <w:abstractNumId w:val="40"/>
  </w:num>
  <w:num w:numId="9">
    <w:abstractNumId w:val="30"/>
  </w:num>
  <w:num w:numId="10">
    <w:abstractNumId w:val="42"/>
  </w:num>
  <w:num w:numId="11">
    <w:abstractNumId w:val="37"/>
  </w:num>
  <w:num w:numId="12">
    <w:abstractNumId w:val="39"/>
  </w:num>
  <w:num w:numId="13">
    <w:abstractNumId w:val="30"/>
    <w:lvlOverride w:ilvl="0">
      <w:startOverride w:val="1"/>
    </w:lvlOverride>
  </w:num>
  <w:num w:numId="14">
    <w:abstractNumId w:val="30"/>
    <w:lvlOverride w:ilvl="0">
      <w:startOverride w:val="1"/>
    </w:lvlOverride>
  </w:num>
  <w:num w:numId="15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0"/>
  </w:num>
  <w:num w:numId="17">
    <w:abstractNumId w:val="3"/>
  </w:num>
  <w:num w:numId="18">
    <w:abstractNumId w:val="0"/>
  </w:num>
  <w:num w:numId="19">
    <w:abstractNumId w:val="25"/>
  </w:num>
  <w:num w:numId="20">
    <w:abstractNumId w:val="5"/>
  </w:num>
  <w:num w:numId="21">
    <w:abstractNumId w:val="46"/>
  </w:num>
  <w:num w:numId="22">
    <w:abstractNumId w:val="28"/>
  </w:num>
  <w:num w:numId="23">
    <w:abstractNumId w:val="22"/>
  </w:num>
  <w:num w:numId="24">
    <w:abstractNumId w:val="27"/>
  </w:num>
  <w:num w:numId="25">
    <w:abstractNumId w:val="23"/>
  </w:num>
  <w:num w:numId="26">
    <w:abstractNumId w:val="17"/>
  </w:num>
  <w:num w:numId="27">
    <w:abstractNumId w:val="31"/>
  </w:num>
  <w:num w:numId="28">
    <w:abstractNumId w:val="24"/>
  </w:num>
  <w:num w:numId="29">
    <w:abstractNumId w:val="18"/>
  </w:num>
  <w:num w:numId="30">
    <w:abstractNumId w:val="4"/>
  </w:num>
  <w:num w:numId="31">
    <w:abstractNumId w:val="13"/>
  </w:num>
  <w:num w:numId="32">
    <w:abstractNumId w:val="8"/>
  </w:num>
  <w:num w:numId="33">
    <w:abstractNumId w:val="38"/>
  </w:num>
  <w:num w:numId="34">
    <w:abstractNumId w:val="43"/>
  </w:num>
  <w:num w:numId="35">
    <w:abstractNumId w:val="41"/>
  </w:num>
  <w:num w:numId="36">
    <w:abstractNumId w:val="6"/>
  </w:num>
  <w:num w:numId="37">
    <w:abstractNumId w:val="36"/>
  </w:num>
  <w:num w:numId="38">
    <w:abstractNumId w:val="2"/>
  </w:num>
  <w:num w:numId="39">
    <w:abstractNumId w:val="16"/>
  </w:num>
  <w:num w:numId="40">
    <w:abstractNumId w:val="14"/>
  </w:num>
  <w:num w:numId="41">
    <w:abstractNumId w:val="7"/>
  </w:num>
  <w:num w:numId="42">
    <w:abstractNumId w:val="12"/>
  </w:num>
  <w:num w:numId="43">
    <w:abstractNumId w:val="32"/>
  </w:num>
  <w:num w:numId="44">
    <w:abstractNumId w:val="19"/>
  </w:num>
  <w:num w:numId="45">
    <w:abstractNumId w:val="1"/>
  </w:num>
  <w:num w:numId="46">
    <w:abstractNumId w:val="33"/>
  </w:num>
  <w:num w:numId="47">
    <w:abstractNumId w:val="45"/>
  </w:num>
  <w:num w:numId="48">
    <w:abstractNumId w:val="47"/>
  </w:num>
  <w:num w:numId="49">
    <w:abstractNumId w:val="20"/>
  </w:num>
  <w:num w:numId="50">
    <w:abstractNumId w:val="15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mailMerge>
    <w:mainDocumentType w:val="formLetters"/>
    <w:dataType w:val="textFile"/>
    <w:activeRecord w:val="-1"/>
  </w:mailMerge>
  <w:defaultTabStop w:val="964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35E1"/>
    <w:rsid w:val="00003E63"/>
    <w:rsid w:val="0000418D"/>
    <w:rsid w:val="00005294"/>
    <w:rsid w:val="00005C9C"/>
    <w:rsid w:val="00007229"/>
    <w:rsid w:val="0001251F"/>
    <w:rsid w:val="00012FF6"/>
    <w:rsid w:val="000179E7"/>
    <w:rsid w:val="00021604"/>
    <w:rsid w:val="0002170E"/>
    <w:rsid w:val="0002270E"/>
    <w:rsid w:val="00026745"/>
    <w:rsid w:val="00027B98"/>
    <w:rsid w:val="00031185"/>
    <w:rsid w:val="000334B1"/>
    <w:rsid w:val="00035ED8"/>
    <w:rsid w:val="0003754A"/>
    <w:rsid w:val="000406C2"/>
    <w:rsid w:val="0004141B"/>
    <w:rsid w:val="00041F82"/>
    <w:rsid w:val="0004409B"/>
    <w:rsid w:val="00045D3F"/>
    <w:rsid w:val="000554BE"/>
    <w:rsid w:val="000571DF"/>
    <w:rsid w:val="00061C60"/>
    <w:rsid w:val="00070807"/>
    <w:rsid w:val="000713B8"/>
    <w:rsid w:val="00075695"/>
    <w:rsid w:val="00075C39"/>
    <w:rsid w:val="00076E9F"/>
    <w:rsid w:val="00076F7C"/>
    <w:rsid w:val="0008231A"/>
    <w:rsid w:val="000839F0"/>
    <w:rsid w:val="00084B4F"/>
    <w:rsid w:val="000854C7"/>
    <w:rsid w:val="00087C33"/>
    <w:rsid w:val="000904CE"/>
    <w:rsid w:val="00092104"/>
    <w:rsid w:val="0009218F"/>
    <w:rsid w:val="00092C9C"/>
    <w:rsid w:val="00096F83"/>
    <w:rsid w:val="00097CD4"/>
    <w:rsid w:val="000A1A94"/>
    <w:rsid w:val="000A202A"/>
    <w:rsid w:val="000A24F8"/>
    <w:rsid w:val="000A2EA8"/>
    <w:rsid w:val="000A4E1B"/>
    <w:rsid w:val="000A5187"/>
    <w:rsid w:val="000A7800"/>
    <w:rsid w:val="000A796F"/>
    <w:rsid w:val="000B4F54"/>
    <w:rsid w:val="000B54CC"/>
    <w:rsid w:val="000B5B68"/>
    <w:rsid w:val="000B624A"/>
    <w:rsid w:val="000C17F5"/>
    <w:rsid w:val="000C3868"/>
    <w:rsid w:val="000C3CCA"/>
    <w:rsid w:val="000C4D7B"/>
    <w:rsid w:val="000C53CF"/>
    <w:rsid w:val="000C65C9"/>
    <w:rsid w:val="000C673C"/>
    <w:rsid w:val="000C717D"/>
    <w:rsid w:val="000C7B20"/>
    <w:rsid w:val="000D08B8"/>
    <w:rsid w:val="000D0ABD"/>
    <w:rsid w:val="000D17E2"/>
    <w:rsid w:val="000D22B1"/>
    <w:rsid w:val="000D23BB"/>
    <w:rsid w:val="000D2E61"/>
    <w:rsid w:val="000D5CA6"/>
    <w:rsid w:val="000D719E"/>
    <w:rsid w:val="000D7EEB"/>
    <w:rsid w:val="000E1A32"/>
    <w:rsid w:val="000E2704"/>
    <w:rsid w:val="000E27C3"/>
    <w:rsid w:val="000E3D7C"/>
    <w:rsid w:val="000F5F6C"/>
    <w:rsid w:val="000F6ADD"/>
    <w:rsid w:val="00100557"/>
    <w:rsid w:val="00101D12"/>
    <w:rsid w:val="00112FE1"/>
    <w:rsid w:val="00113393"/>
    <w:rsid w:val="00117461"/>
    <w:rsid w:val="0012094A"/>
    <w:rsid w:val="0012260B"/>
    <w:rsid w:val="001235DB"/>
    <w:rsid w:val="001328D5"/>
    <w:rsid w:val="00133535"/>
    <w:rsid w:val="00134CE4"/>
    <w:rsid w:val="0014085A"/>
    <w:rsid w:val="00141D4B"/>
    <w:rsid w:val="0014216A"/>
    <w:rsid w:val="00146447"/>
    <w:rsid w:val="00146468"/>
    <w:rsid w:val="001506DC"/>
    <w:rsid w:val="00150B5D"/>
    <w:rsid w:val="00152839"/>
    <w:rsid w:val="001539DE"/>
    <w:rsid w:val="0016396F"/>
    <w:rsid w:val="00172378"/>
    <w:rsid w:val="00174CCF"/>
    <w:rsid w:val="0017672D"/>
    <w:rsid w:val="00181EC0"/>
    <w:rsid w:val="001829CB"/>
    <w:rsid w:val="001872F7"/>
    <w:rsid w:val="00194D77"/>
    <w:rsid w:val="001A060D"/>
    <w:rsid w:val="001A1436"/>
    <w:rsid w:val="001B1054"/>
    <w:rsid w:val="001B2EF0"/>
    <w:rsid w:val="001B5BB6"/>
    <w:rsid w:val="001B6800"/>
    <w:rsid w:val="001B6BA0"/>
    <w:rsid w:val="001C32B0"/>
    <w:rsid w:val="001C3CC2"/>
    <w:rsid w:val="001C612B"/>
    <w:rsid w:val="001D28B6"/>
    <w:rsid w:val="001E0B07"/>
    <w:rsid w:val="001E0F27"/>
    <w:rsid w:val="001E136B"/>
    <w:rsid w:val="001E1E01"/>
    <w:rsid w:val="001F46C4"/>
    <w:rsid w:val="00200005"/>
    <w:rsid w:val="00201C6B"/>
    <w:rsid w:val="002024F4"/>
    <w:rsid w:val="00202576"/>
    <w:rsid w:val="002034C9"/>
    <w:rsid w:val="00204ABF"/>
    <w:rsid w:val="00204F11"/>
    <w:rsid w:val="00221E52"/>
    <w:rsid w:val="00222373"/>
    <w:rsid w:val="0022482A"/>
    <w:rsid w:val="002373AE"/>
    <w:rsid w:val="00240FB7"/>
    <w:rsid w:val="002418B3"/>
    <w:rsid w:val="002458D3"/>
    <w:rsid w:val="0025041F"/>
    <w:rsid w:val="00250F2C"/>
    <w:rsid w:val="002523D9"/>
    <w:rsid w:val="00254B26"/>
    <w:rsid w:val="0026099B"/>
    <w:rsid w:val="00264829"/>
    <w:rsid w:val="002671A2"/>
    <w:rsid w:val="002748E5"/>
    <w:rsid w:val="00277F0B"/>
    <w:rsid w:val="00280331"/>
    <w:rsid w:val="00283733"/>
    <w:rsid w:val="002932AA"/>
    <w:rsid w:val="00296268"/>
    <w:rsid w:val="002965EE"/>
    <w:rsid w:val="002A13AD"/>
    <w:rsid w:val="002A44FB"/>
    <w:rsid w:val="002B1F3C"/>
    <w:rsid w:val="002B2A66"/>
    <w:rsid w:val="002C1CBF"/>
    <w:rsid w:val="002C3BD7"/>
    <w:rsid w:val="002D1243"/>
    <w:rsid w:val="002D1F3C"/>
    <w:rsid w:val="002D71A5"/>
    <w:rsid w:val="002E486B"/>
    <w:rsid w:val="002E6018"/>
    <w:rsid w:val="002E6670"/>
    <w:rsid w:val="002E717B"/>
    <w:rsid w:val="002F2297"/>
    <w:rsid w:val="00303484"/>
    <w:rsid w:val="00305EE7"/>
    <w:rsid w:val="003104F8"/>
    <w:rsid w:val="0031255B"/>
    <w:rsid w:val="00316BA8"/>
    <w:rsid w:val="00331F76"/>
    <w:rsid w:val="003329B3"/>
    <w:rsid w:val="00334179"/>
    <w:rsid w:val="00340471"/>
    <w:rsid w:val="0034457E"/>
    <w:rsid w:val="00352A7F"/>
    <w:rsid w:val="003565CD"/>
    <w:rsid w:val="00356780"/>
    <w:rsid w:val="00363286"/>
    <w:rsid w:val="00365BDE"/>
    <w:rsid w:val="0036641B"/>
    <w:rsid w:val="00370401"/>
    <w:rsid w:val="00371189"/>
    <w:rsid w:val="0037132D"/>
    <w:rsid w:val="00376A6E"/>
    <w:rsid w:val="00380FAD"/>
    <w:rsid w:val="003811D2"/>
    <w:rsid w:val="00382703"/>
    <w:rsid w:val="00383868"/>
    <w:rsid w:val="003A2D34"/>
    <w:rsid w:val="003A4D36"/>
    <w:rsid w:val="003A56F0"/>
    <w:rsid w:val="003B413B"/>
    <w:rsid w:val="003B5E74"/>
    <w:rsid w:val="003C034F"/>
    <w:rsid w:val="003C1D74"/>
    <w:rsid w:val="003C6DE4"/>
    <w:rsid w:val="003C7F59"/>
    <w:rsid w:val="003D00E2"/>
    <w:rsid w:val="003D50FF"/>
    <w:rsid w:val="003D7B04"/>
    <w:rsid w:val="003E0E3D"/>
    <w:rsid w:val="00400045"/>
    <w:rsid w:val="0040195A"/>
    <w:rsid w:val="00403629"/>
    <w:rsid w:val="004037E0"/>
    <w:rsid w:val="0040675E"/>
    <w:rsid w:val="00410DF5"/>
    <w:rsid w:val="004120E6"/>
    <w:rsid w:val="00414A03"/>
    <w:rsid w:val="00420E62"/>
    <w:rsid w:val="0042562D"/>
    <w:rsid w:val="00427206"/>
    <w:rsid w:val="00430036"/>
    <w:rsid w:val="00430BBD"/>
    <w:rsid w:val="004356D8"/>
    <w:rsid w:val="0044617E"/>
    <w:rsid w:val="0044669B"/>
    <w:rsid w:val="00462EDE"/>
    <w:rsid w:val="00463568"/>
    <w:rsid w:val="00465B30"/>
    <w:rsid w:val="004661AA"/>
    <w:rsid w:val="00466E19"/>
    <w:rsid w:val="00476256"/>
    <w:rsid w:val="0048714B"/>
    <w:rsid w:val="00492668"/>
    <w:rsid w:val="0049298A"/>
    <w:rsid w:val="00493874"/>
    <w:rsid w:val="00497C27"/>
    <w:rsid w:val="004A3599"/>
    <w:rsid w:val="004A6531"/>
    <w:rsid w:val="004A7418"/>
    <w:rsid w:val="004A7D4F"/>
    <w:rsid w:val="004B19A4"/>
    <w:rsid w:val="004B3265"/>
    <w:rsid w:val="004B7E60"/>
    <w:rsid w:val="004C2D44"/>
    <w:rsid w:val="004C40A3"/>
    <w:rsid w:val="004C4D3F"/>
    <w:rsid w:val="004C642F"/>
    <w:rsid w:val="004D1BC6"/>
    <w:rsid w:val="004D36D7"/>
    <w:rsid w:val="004D4858"/>
    <w:rsid w:val="004D6E3F"/>
    <w:rsid w:val="004D7A00"/>
    <w:rsid w:val="004E21E8"/>
    <w:rsid w:val="004E2917"/>
    <w:rsid w:val="004E78BA"/>
    <w:rsid w:val="004F0412"/>
    <w:rsid w:val="004F2DA6"/>
    <w:rsid w:val="004F5469"/>
    <w:rsid w:val="00504ECA"/>
    <w:rsid w:val="00505F25"/>
    <w:rsid w:val="00506536"/>
    <w:rsid w:val="005066B2"/>
    <w:rsid w:val="00510992"/>
    <w:rsid w:val="00514BD3"/>
    <w:rsid w:val="0052497B"/>
    <w:rsid w:val="00524E8A"/>
    <w:rsid w:val="00527937"/>
    <w:rsid w:val="00533931"/>
    <w:rsid w:val="005353A0"/>
    <w:rsid w:val="00536D75"/>
    <w:rsid w:val="005407D9"/>
    <w:rsid w:val="0054311C"/>
    <w:rsid w:val="0055292F"/>
    <w:rsid w:val="005627F8"/>
    <w:rsid w:val="005637FB"/>
    <w:rsid w:val="00563A49"/>
    <w:rsid w:val="0056733C"/>
    <w:rsid w:val="00573919"/>
    <w:rsid w:val="00573A74"/>
    <w:rsid w:val="0057698E"/>
    <w:rsid w:val="005773AA"/>
    <w:rsid w:val="00577A59"/>
    <w:rsid w:val="00580F01"/>
    <w:rsid w:val="005864F2"/>
    <w:rsid w:val="00587EC5"/>
    <w:rsid w:val="005952ED"/>
    <w:rsid w:val="005A31F1"/>
    <w:rsid w:val="005A393F"/>
    <w:rsid w:val="005A3EB7"/>
    <w:rsid w:val="005B0752"/>
    <w:rsid w:val="005B0755"/>
    <w:rsid w:val="005B1F74"/>
    <w:rsid w:val="005B20D9"/>
    <w:rsid w:val="005B23B6"/>
    <w:rsid w:val="005B540C"/>
    <w:rsid w:val="005B6AAC"/>
    <w:rsid w:val="005C0A9B"/>
    <w:rsid w:val="005C59A5"/>
    <w:rsid w:val="005C66F3"/>
    <w:rsid w:val="005D07BA"/>
    <w:rsid w:val="005D0D34"/>
    <w:rsid w:val="005D0F89"/>
    <w:rsid w:val="005D20EF"/>
    <w:rsid w:val="005D2D66"/>
    <w:rsid w:val="005D7CF6"/>
    <w:rsid w:val="005E0DB2"/>
    <w:rsid w:val="005E28EF"/>
    <w:rsid w:val="005E2C05"/>
    <w:rsid w:val="005E2CD1"/>
    <w:rsid w:val="005E5218"/>
    <w:rsid w:val="00600288"/>
    <w:rsid w:val="0060181B"/>
    <w:rsid w:val="00603D51"/>
    <w:rsid w:val="00604C5C"/>
    <w:rsid w:val="00612AF8"/>
    <w:rsid w:val="00614EAE"/>
    <w:rsid w:val="006158D5"/>
    <w:rsid w:val="006163FF"/>
    <w:rsid w:val="00617058"/>
    <w:rsid w:val="006176D1"/>
    <w:rsid w:val="006237D4"/>
    <w:rsid w:val="00626A96"/>
    <w:rsid w:val="00631645"/>
    <w:rsid w:val="00631970"/>
    <w:rsid w:val="00631C90"/>
    <w:rsid w:val="00641203"/>
    <w:rsid w:val="006474F5"/>
    <w:rsid w:val="006500EB"/>
    <w:rsid w:val="00650A52"/>
    <w:rsid w:val="006543AA"/>
    <w:rsid w:val="0065451D"/>
    <w:rsid w:val="00660CD9"/>
    <w:rsid w:val="00662A29"/>
    <w:rsid w:val="006644A5"/>
    <w:rsid w:val="00675C01"/>
    <w:rsid w:val="006800CF"/>
    <w:rsid w:val="00684EAC"/>
    <w:rsid w:val="006877B0"/>
    <w:rsid w:val="00687E24"/>
    <w:rsid w:val="00691DFF"/>
    <w:rsid w:val="00692A94"/>
    <w:rsid w:val="00693231"/>
    <w:rsid w:val="006935FC"/>
    <w:rsid w:val="006977D1"/>
    <w:rsid w:val="006A1956"/>
    <w:rsid w:val="006A4B46"/>
    <w:rsid w:val="006A516F"/>
    <w:rsid w:val="006A6C21"/>
    <w:rsid w:val="006C112E"/>
    <w:rsid w:val="006C23DA"/>
    <w:rsid w:val="006D1117"/>
    <w:rsid w:val="006D1125"/>
    <w:rsid w:val="006D1FEC"/>
    <w:rsid w:val="006E05E8"/>
    <w:rsid w:val="006E0628"/>
    <w:rsid w:val="006E2DB4"/>
    <w:rsid w:val="006E3156"/>
    <w:rsid w:val="006E369E"/>
    <w:rsid w:val="006F0E5A"/>
    <w:rsid w:val="006F1275"/>
    <w:rsid w:val="00700BCE"/>
    <w:rsid w:val="00703CD0"/>
    <w:rsid w:val="00711174"/>
    <w:rsid w:val="007134B6"/>
    <w:rsid w:val="00713BC7"/>
    <w:rsid w:val="00716D7A"/>
    <w:rsid w:val="007170FE"/>
    <w:rsid w:val="00720A2E"/>
    <w:rsid w:val="00721D5A"/>
    <w:rsid w:val="00724359"/>
    <w:rsid w:val="007244FA"/>
    <w:rsid w:val="00727C5A"/>
    <w:rsid w:val="00727D17"/>
    <w:rsid w:val="007323A7"/>
    <w:rsid w:val="007358CC"/>
    <w:rsid w:val="00744F09"/>
    <w:rsid w:val="0074613B"/>
    <w:rsid w:val="00746AE9"/>
    <w:rsid w:val="00754553"/>
    <w:rsid w:val="00755EFE"/>
    <w:rsid w:val="00757368"/>
    <w:rsid w:val="00760DF5"/>
    <w:rsid w:val="007612C6"/>
    <w:rsid w:val="0076376F"/>
    <w:rsid w:val="00763869"/>
    <w:rsid w:val="007702B3"/>
    <w:rsid w:val="00770D09"/>
    <w:rsid w:val="00772C19"/>
    <w:rsid w:val="007750FA"/>
    <w:rsid w:val="0078045A"/>
    <w:rsid w:val="00785A4F"/>
    <w:rsid w:val="00786168"/>
    <w:rsid w:val="007878DD"/>
    <w:rsid w:val="00787F67"/>
    <w:rsid w:val="007935EF"/>
    <w:rsid w:val="00793A13"/>
    <w:rsid w:val="007952CB"/>
    <w:rsid w:val="00795851"/>
    <w:rsid w:val="00797A99"/>
    <w:rsid w:val="007A0092"/>
    <w:rsid w:val="007B31F6"/>
    <w:rsid w:val="007B7632"/>
    <w:rsid w:val="007C0E71"/>
    <w:rsid w:val="007C367F"/>
    <w:rsid w:val="007C3F0D"/>
    <w:rsid w:val="007E22EE"/>
    <w:rsid w:val="007F013A"/>
    <w:rsid w:val="007F0AA7"/>
    <w:rsid w:val="007F5A9B"/>
    <w:rsid w:val="00806F73"/>
    <w:rsid w:val="00810742"/>
    <w:rsid w:val="00814D4F"/>
    <w:rsid w:val="00827053"/>
    <w:rsid w:val="00827E56"/>
    <w:rsid w:val="00831050"/>
    <w:rsid w:val="0083463D"/>
    <w:rsid w:val="008354BD"/>
    <w:rsid w:val="008370D9"/>
    <w:rsid w:val="00845980"/>
    <w:rsid w:val="008477FD"/>
    <w:rsid w:val="00850643"/>
    <w:rsid w:val="00853DCD"/>
    <w:rsid w:val="00856761"/>
    <w:rsid w:val="00856F78"/>
    <w:rsid w:val="00857287"/>
    <w:rsid w:val="00861C3C"/>
    <w:rsid w:val="00863D9A"/>
    <w:rsid w:val="00863EF0"/>
    <w:rsid w:val="0086453F"/>
    <w:rsid w:val="008708C5"/>
    <w:rsid w:val="00874E1A"/>
    <w:rsid w:val="008777E1"/>
    <w:rsid w:val="00880069"/>
    <w:rsid w:val="0088129A"/>
    <w:rsid w:val="00881B0E"/>
    <w:rsid w:val="008837E9"/>
    <w:rsid w:val="00883D17"/>
    <w:rsid w:val="00884576"/>
    <w:rsid w:val="008846D6"/>
    <w:rsid w:val="00884E2C"/>
    <w:rsid w:val="0089016E"/>
    <w:rsid w:val="0089048B"/>
    <w:rsid w:val="00890701"/>
    <w:rsid w:val="00896D3D"/>
    <w:rsid w:val="00896E3F"/>
    <w:rsid w:val="008A090A"/>
    <w:rsid w:val="008A1A0B"/>
    <w:rsid w:val="008A4E92"/>
    <w:rsid w:val="008A5ADE"/>
    <w:rsid w:val="008B1EC1"/>
    <w:rsid w:val="008B2F27"/>
    <w:rsid w:val="008B7F74"/>
    <w:rsid w:val="008C4BD8"/>
    <w:rsid w:val="008D123A"/>
    <w:rsid w:val="008E0255"/>
    <w:rsid w:val="008E334F"/>
    <w:rsid w:val="008E7A79"/>
    <w:rsid w:val="008F0804"/>
    <w:rsid w:val="008F0E12"/>
    <w:rsid w:val="008F4D5C"/>
    <w:rsid w:val="008F4E75"/>
    <w:rsid w:val="008F666A"/>
    <w:rsid w:val="008F72F8"/>
    <w:rsid w:val="0090072C"/>
    <w:rsid w:val="009021F5"/>
    <w:rsid w:val="0090290A"/>
    <w:rsid w:val="00902FDF"/>
    <w:rsid w:val="009115C9"/>
    <w:rsid w:val="009119EA"/>
    <w:rsid w:val="00913451"/>
    <w:rsid w:val="00915168"/>
    <w:rsid w:val="0092118D"/>
    <w:rsid w:val="00922998"/>
    <w:rsid w:val="00922BCA"/>
    <w:rsid w:val="00922FCB"/>
    <w:rsid w:val="00923A55"/>
    <w:rsid w:val="00925F13"/>
    <w:rsid w:val="00926C8E"/>
    <w:rsid w:val="009270CD"/>
    <w:rsid w:val="00927114"/>
    <w:rsid w:val="00930499"/>
    <w:rsid w:val="009313B5"/>
    <w:rsid w:val="009326B4"/>
    <w:rsid w:val="00932DD3"/>
    <w:rsid w:val="00941345"/>
    <w:rsid w:val="00952047"/>
    <w:rsid w:val="00952460"/>
    <w:rsid w:val="00953B32"/>
    <w:rsid w:val="009574F1"/>
    <w:rsid w:val="00957524"/>
    <w:rsid w:val="00966C4D"/>
    <w:rsid w:val="00972605"/>
    <w:rsid w:val="00974550"/>
    <w:rsid w:val="00981FF7"/>
    <w:rsid w:val="00983BE4"/>
    <w:rsid w:val="0098729D"/>
    <w:rsid w:val="00990CF1"/>
    <w:rsid w:val="00994C4E"/>
    <w:rsid w:val="00995DF3"/>
    <w:rsid w:val="009A3CD3"/>
    <w:rsid w:val="009A5018"/>
    <w:rsid w:val="009A567C"/>
    <w:rsid w:val="009A741E"/>
    <w:rsid w:val="009A7E69"/>
    <w:rsid w:val="009B076F"/>
    <w:rsid w:val="009B207F"/>
    <w:rsid w:val="009B55A1"/>
    <w:rsid w:val="009C4CA9"/>
    <w:rsid w:val="009C4EBB"/>
    <w:rsid w:val="009D0325"/>
    <w:rsid w:val="009D040F"/>
    <w:rsid w:val="009D0EB6"/>
    <w:rsid w:val="009D1139"/>
    <w:rsid w:val="009D55E1"/>
    <w:rsid w:val="009D6256"/>
    <w:rsid w:val="009D7A27"/>
    <w:rsid w:val="009E5281"/>
    <w:rsid w:val="009F0101"/>
    <w:rsid w:val="009F47AD"/>
    <w:rsid w:val="009F4E20"/>
    <w:rsid w:val="009F5C71"/>
    <w:rsid w:val="009F6B0C"/>
    <w:rsid w:val="009F6FEE"/>
    <w:rsid w:val="00A043E7"/>
    <w:rsid w:val="00A051D1"/>
    <w:rsid w:val="00A05B3A"/>
    <w:rsid w:val="00A1157C"/>
    <w:rsid w:val="00A1195C"/>
    <w:rsid w:val="00A160E3"/>
    <w:rsid w:val="00A172D0"/>
    <w:rsid w:val="00A262D4"/>
    <w:rsid w:val="00A322E8"/>
    <w:rsid w:val="00A3435E"/>
    <w:rsid w:val="00A35AD0"/>
    <w:rsid w:val="00A404AC"/>
    <w:rsid w:val="00A41655"/>
    <w:rsid w:val="00A416B7"/>
    <w:rsid w:val="00A41AAB"/>
    <w:rsid w:val="00A41C1B"/>
    <w:rsid w:val="00A4203C"/>
    <w:rsid w:val="00A470A5"/>
    <w:rsid w:val="00A52278"/>
    <w:rsid w:val="00A54B91"/>
    <w:rsid w:val="00A60597"/>
    <w:rsid w:val="00A72191"/>
    <w:rsid w:val="00A732D6"/>
    <w:rsid w:val="00A74891"/>
    <w:rsid w:val="00A80365"/>
    <w:rsid w:val="00A827A6"/>
    <w:rsid w:val="00A852D9"/>
    <w:rsid w:val="00A85D03"/>
    <w:rsid w:val="00A85D4C"/>
    <w:rsid w:val="00A94202"/>
    <w:rsid w:val="00A94967"/>
    <w:rsid w:val="00A95CB0"/>
    <w:rsid w:val="00A96D5B"/>
    <w:rsid w:val="00AA0DB4"/>
    <w:rsid w:val="00AA2521"/>
    <w:rsid w:val="00AA3D8B"/>
    <w:rsid w:val="00AA4771"/>
    <w:rsid w:val="00AB0007"/>
    <w:rsid w:val="00AB3A28"/>
    <w:rsid w:val="00AB4246"/>
    <w:rsid w:val="00AB50CB"/>
    <w:rsid w:val="00AB7315"/>
    <w:rsid w:val="00AC0861"/>
    <w:rsid w:val="00AC2014"/>
    <w:rsid w:val="00AC784E"/>
    <w:rsid w:val="00AD2669"/>
    <w:rsid w:val="00AD526B"/>
    <w:rsid w:val="00AD7B19"/>
    <w:rsid w:val="00AE0FEC"/>
    <w:rsid w:val="00AE1A81"/>
    <w:rsid w:val="00AE2145"/>
    <w:rsid w:val="00AE43B3"/>
    <w:rsid w:val="00AE54C0"/>
    <w:rsid w:val="00AE6D27"/>
    <w:rsid w:val="00AE7F0C"/>
    <w:rsid w:val="00AF0883"/>
    <w:rsid w:val="00AF5434"/>
    <w:rsid w:val="00AF6577"/>
    <w:rsid w:val="00AF7948"/>
    <w:rsid w:val="00B01E10"/>
    <w:rsid w:val="00B144CD"/>
    <w:rsid w:val="00B16964"/>
    <w:rsid w:val="00B171FF"/>
    <w:rsid w:val="00B20A0D"/>
    <w:rsid w:val="00B23447"/>
    <w:rsid w:val="00B2380A"/>
    <w:rsid w:val="00B2454F"/>
    <w:rsid w:val="00B24FA2"/>
    <w:rsid w:val="00B324B4"/>
    <w:rsid w:val="00B35A77"/>
    <w:rsid w:val="00B441C0"/>
    <w:rsid w:val="00B44A7A"/>
    <w:rsid w:val="00B461A9"/>
    <w:rsid w:val="00B5343E"/>
    <w:rsid w:val="00B606FB"/>
    <w:rsid w:val="00B6121E"/>
    <w:rsid w:val="00B650F6"/>
    <w:rsid w:val="00B671CC"/>
    <w:rsid w:val="00B72151"/>
    <w:rsid w:val="00B7258B"/>
    <w:rsid w:val="00B7456F"/>
    <w:rsid w:val="00B81468"/>
    <w:rsid w:val="00B835E1"/>
    <w:rsid w:val="00B87420"/>
    <w:rsid w:val="00B91466"/>
    <w:rsid w:val="00B927E0"/>
    <w:rsid w:val="00B95352"/>
    <w:rsid w:val="00B97450"/>
    <w:rsid w:val="00BA17B9"/>
    <w:rsid w:val="00BA3ECD"/>
    <w:rsid w:val="00BB272C"/>
    <w:rsid w:val="00BB3077"/>
    <w:rsid w:val="00BB4814"/>
    <w:rsid w:val="00BC00B0"/>
    <w:rsid w:val="00BC07CA"/>
    <w:rsid w:val="00BC34BE"/>
    <w:rsid w:val="00BC4FE5"/>
    <w:rsid w:val="00BC78CE"/>
    <w:rsid w:val="00BC7A63"/>
    <w:rsid w:val="00BD0365"/>
    <w:rsid w:val="00BD3F31"/>
    <w:rsid w:val="00BD4F0D"/>
    <w:rsid w:val="00BD579C"/>
    <w:rsid w:val="00BD7024"/>
    <w:rsid w:val="00BE2223"/>
    <w:rsid w:val="00BE3CF4"/>
    <w:rsid w:val="00BE61EC"/>
    <w:rsid w:val="00BE769A"/>
    <w:rsid w:val="00BF3A6A"/>
    <w:rsid w:val="00BF410D"/>
    <w:rsid w:val="00BF7A3B"/>
    <w:rsid w:val="00C006D9"/>
    <w:rsid w:val="00C025A5"/>
    <w:rsid w:val="00C05724"/>
    <w:rsid w:val="00C05C05"/>
    <w:rsid w:val="00C06AEA"/>
    <w:rsid w:val="00C06C13"/>
    <w:rsid w:val="00C1091A"/>
    <w:rsid w:val="00C1503B"/>
    <w:rsid w:val="00C150B9"/>
    <w:rsid w:val="00C161BA"/>
    <w:rsid w:val="00C21B63"/>
    <w:rsid w:val="00C339A4"/>
    <w:rsid w:val="00C33C4A"/>
    <w:rsid w:val="00C35BBF"/>
    <w:rsid w:val="00C43D9D"/>
    <w:rsid w:val="00C45C7B"/>
    <w:rsid w:val="00C47B27"/>
    <w:rsid w:val="00C515F6"/>
    <w:rsid w:val="00C608C6"/>
    <w:rsid w:val="00C64429"/>
    <w:rsid w:val="00C6719B"/>
    <w:rsid w:val="00C70C8A"/>
    <w:rsid w:val="00C73BD6"/>
    <w:rsid w:val="00C73E1E"/>
    <w:rsid w:val="00C80B0A"/>
    <w:rsid w:val="00C84612"/>
    <w:rsid w:val="00C84657"/>
    <w:rsid w:val="00C859C7"/>
    <w:rsid w:val="00C94875"/>
    <w:rsid w:val="00C96E0E"/>
    <w:rsid w:val="00C9782D"/>
    <w:rsid w:val="00CA2CBA"/>
    <w:rsid w:val="00CA3293"/>
    <w:rsid w:val="00CA420A"/>
    <w:rsid w:val="00CA75E3"/>
    <w:rsid w:val="00CB712B"/>
    <w:rsid w:val="00CB7294"/>
    <w:rsid w:val="00CC2363"/>
    <w:rsid w:val="00CE2F42"/>
    <w:rsid w:val="00CE3392"/>
    <w:rsid w:val="00CE7774"/>
    <w:rsid w:val="00CF021B"/>
    <w:rsid w:val="00CF2753"/>
    <w:rsid w:val="00CF40BC"/>
    <w:rsid w:val="00CF40C9"/>
    <w:rsid w:val="00CF52A0"/>
    <w:rsid w:val="00D015C0"/>
    <w:rsid w:val="00D01641"/>
    <w:rsid w:val="00D0217F"/>
    <w:rsid w:val="00D0390B"/>
    <w:rsid w:val="00D04BD6"/>
    <w:rsid w:val="00D07FF6"/>
    <w:rsid w:val="00D1561D"/>
    <w:rsid w:val="00D217F3"/>
    <w:rsid w:val="00D21F1F"/>
    <w:rsid w:val="00D2775A"/>
    <w:rsid w:val="00D30083"/>
    <w:rsid w:val="00D33438"/>
    <w:rsid w:val="00D348DA"/>
    <w:rsid w:val="00D36EDA"/>
    <w:rsid w:val="00D3749B"/>
    <w:rsid w:val="00D4003B"/>
    <w:rsid w:val="00D454AA"/>
    <w:rsid w:val="00D455B8"/>
    <w:rsid w:val="00D45F1A"/>
    <w:rsid w:val="00D466A4"/>
    <w:rsid w:val="00D46E9D"/>
    <w:rsid w:val="00D52B68"/>
    <w:rsid w:val="00D53501"/>
    <w:rsid w:val="00D60CF3"/>
    <w:rsid w:val="00D61085"/>
    <w:rsid w:val="00D61FE2"/>
    <w:rsid w:val="00D62E88"/>
    <w:rsid w:val="00D63C8B"/>
    <w:rsid w:val="00D651ED"/>
    <w:rsid w:val="00D76C17"/>
    <w:rsid w:val="00D7709A"/>
    <w:rsid w:val="00D82653"/>
    <w:rsid w:val="00D843BC"/>
    <w:rsid w:val="00D84865"/>
    <w:rsid w:val="00D8601C"/>
    <w:rsid w:val="00D8605A"/>
    <w:rsid w:val="00D92AEE"/>
    <w:rsid w:val="00D93330"/>
    <w:rsid w:val="00D9567D"/>
    <w:rsid w:val="00D977D2"/>
    <w:rsid w:val="00DA0251"/>
    <w:rsid w:val="00DA4B27"/>
    <w:rsid w:val="00DA5801"/>
    <w:rsid w:val="00DA7469"/>
    <w:rsid w:val="00DA79C8"/>
    <w:rsid w:val="00DB1B04"/>
    <w:rsid w:val="00DB1E95"/>
    <w:rsid w:val="00DB2037"/>
    <w:rsid w:val="00DB4315"/>
    <w:rsid w:val="00DB56C7"/>
    <w:rsid w:val="00DC4B61"/>
    <w:rsid w:val="00DD0ADF"/>
    <w:rsid w:val="00DD1308"/>
    <w:rsid w:val="00DD15B1"/>
    <w:rsid w:val="00DD5F62"/>
    <w:rsid w:val="00DE4642"/>
    <w:rsid w:val="00DE72B6"/>
    <w:rsid w:val="00DF108C"/>
    <w:rsid w:val="00DF2D4B"/>
    <w:rsid w:val="00DF6629"/>
    <w:rsid w:val="00E00336"/>
    <w:rsid w:val="00E01A74"/>
    <w:rsid w:val="00E02E45"/>
    <w:rsid w:val="00E0756F"/>
    <w:rsid w:val="00E11783"/>
    <w:rsid w:val="00E13DF2"/>
    <w:rsid w:val="00E17F88"/>
    <w:rsid w:val="00E23195"/>
    <w:rsid w:val="00E237A3"/>
    <w:rsid w:val="00E25FDA"/>
    <w:rsid w:val="00E35950"/>
    <w:rsid w:val="00E435DD"/>
    <w:rsid w:val="00E4636B"/>
    <w:rsid w:val="00E46E1F"/>
    <w:rsid w:val="00E46F89"/>
    <w:rsid w:val="00E47069"/>
    <w:rsid w:val="00E50E43"/>
    <w:rsid w:val="00E51994"/>
    <w:rsid w:val="00E525AC"/>
    <w:rsid w:val="00E53183"/>
    <w:rsid w:val="00E56CFE"/>
    <w:rsid w:val="00E605D3"/>
    <w:rsid w:val="00E60815"/>
    <w:rsid w:val="00E626B3"/>
    <w:rsid w:val="00E644B8"/>
    <w:rsid w:val="00E71C3A"/>
    <w:rsid w:val="00E736EE"/>
    <w:rsid w:val="00E7482E"/>
    <w:rsid w:val="00E814C0"/>
    <w:rsid w:val="00E81BC2"/>
    <w:rsid w:val="00E953D8"/>
    <w:rsid w:val="00E97B65"/>
    <w:rsid w:val="00EA1BAB"/>
    <w:rsid w:val="00EB07EB"/>
    <w:rsid w:val="00EB3995"/>
    <w:rsid w:val="00EB3E93"/>
    <w:rsid w:val="00EB510C"/>
    <w:rsid w:val="00EB5828"/>
    <w:rsid w:val="00EC30B6"/>
    <w:rsid w:val="00EC34F1"/>
    <w:rsid w:val="00EC4C60"/>
    <w:rsid w:val="00EC5109"/>
    <w:rsid w:val="00ED2405"/>
    <w:rsid w:val="00ED7B5A"/>
    <w:rsid w:val="00ED7EF3"/>
    <w:rsid w:val="00EE05C7"/>
    <w:rsid w:val="00EE0E42"/>
    <w:rsid w:val="00EE6DC6"/>
    <w:rsid w:val="00EF11B8"/>
    <w:rsid w:val="00EF15E8"/>
    <w:rsid w:val="00EF4BF3"/>
    <w:rsid w:val="00F02819"/>
    <w:rsid w:val="00F060A5"/>
    <w:rsid w:val="00F072B9"/>
    <w:rsid w:val="00F07317"/>
    <w:rsid w:val="00F100C0"/>
    <w:rsid w:val="00F13A44"/>
    <w:rsid w:val="00F13B07"/>
    <w:rsid w:val="00F14531"/>
    <w:rsid w:val="00F14BF9"/>
    <w:rsid w:val="00F16A13"/>
    <w:rsid w:val="00F237AE"/>
    <w:rsid w:val="00F25F6F"/>
    <w:rsid w:val="00F278F2"/>
    <w:rsid w:val="00F3143A"/>
    <w:rsid w:val="00F32941"/>
    <w:rsid w:val="00F32E30"/>
    <w:rsid w:val="00F40FF0"/>
    <w:rsid w:val="00F42AE2"/>
    <w:rsid w:val="00F42D0B"/>
    <w:rsid w:val="00F525B0"/>
    <w:rsid w:val="00F52769"/>
    <w:rsid w:val="00F53D9D"/>
    <w:rsid w:val="00F56A4D"/>
    <w:rsid w:val="00F638C7"/>
    <w:rsid w:val="00F6587E"/>
    <w:rsid w:val="00F662A0"/>
    <w:rsid w:val="00F6666C"/>
    <w:rsid w:val="00F673A3"/>
    <w:rsid w:val="00F71E8E"/>
    <w:rsid w:val="00F756A5"/>
    <w:rsid w:val="00F77C42"/>
    <w:rsid w:val="00F80850"/>
    <w:rsid w:val="00F827E2"/>
    <w:rsid w:val="00F839CC"/>
    <w:rsid w:val="00F85D4F"/>
    <w:rsid w:val="00F85FA5"/>
    <w:rsid w:val="00F87E43"/>
    <w:rsid w:val="00F922A3"/>
    <w:rsid w:val="00F94F05"/>
    <w:rsid w:val="00F95D40"/>
    <w:rsid w:val="00FA08F5"/>
    <w:rsid w:val="00FA18DB"/>
    <w:rsid w:val="00FA2A62"/>
    <w:rsid w:val="00FA348A"/>
    <w:rsid w:val="00FA4D42"/>
    <w:rsid w:val="00FA670A"/>
    <w:rsid w:val="00FA6766"/>
    <w:rsid w:val="00FB21EA"/>
    <w:rsid w:val="00FB4468"/>
    <w:rsid w:val="00FC24B9"/>
    <w:rsid w:val="00FC4A0D"/>
    <w:rsid w:val="00FD1731"/>
    <w:rsid w:val="00FD353D"/>
    <w:rsid w:val="00FD6833"/>
    <w:rsid w:val="00FD69F3"/>
    <w:rsid w:val="00FE480D"/>
    <w:rsid w:val="00FE4C18"/>
    <w:rsid w:val="00FE547C"/>
    <w:rsid w:val="00FE6DCD"/>
    <w:rsid w:val="00FE77FB"/>
    <w:rsid w:val="00FF1F2B"/>
    <w:rsid w:val="00FF2D17"/>
    <w:rsid w:val="00FF6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237546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286"/>
  </w:style>
  <w:style w:type="paragraph" w:styleId="Heading1">
    <w:name w:val="heading 1"/>
    <w:basedOn w:val="Normal"/>
    <w:next w:val="Normal"/>
    <w:link w:val="Heading1Char"/>
    <w:uiPriority w:val="9"/>
    <w:qFormat/>
    <w:rsid w:val="00493874"/>
    <w:pPr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02170E"/>
    <w:pPr>
      <w:numPr>
        <w:numId w:val="9"/>
      </w:numPr>
      <w:spacing w:line="480" w:lineRule="auto"/>
      <w:ind w:left="284"/>
      <w:jc w:val="both"/>
      <w:outlineLvl w:val="1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Heading3">
    <w:name w:val="heading 3"/>
    <w:basedOn w:val="Default"/>
    <w:next w:val="Normal"/>
    <w:link w:val="Heading3Char"/>
    <w:uiPriority w:val="9"/>
    <w:unhideWhenUsed/>
    <w:qFormat/>
    <w:rsid w:val="0002170E"/>
    <w:pPr>
      <w:numPr>
        <w:numId w:val="3"/>
      </w:numPr>
      <w:spacing w:line="480" w:lineRule="auto"/>
      <w:jc w:val="both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1E136B"/>
    <w:pPr>
      <w:ind w:left="720"/>
      <w:contextualSpacing/>
    </w:pPr>
  </w:style>
  <w:style w:type="paragraph" w:customStyle="1" w:styleId="Default">
    <w:name w:val="Default"/>
    <w:rsid w:val="00FC4A0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B927E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E0"/>
  </w:style>
  <w:style w:type="paragraph" w:styleId="Footer">
    <w:name w:val="footer"/>
    <w:basedOn w:val="Normal"/>
    <w:link w:val="FooterChar"/>
    <w:uiPriority w:val="99"/>
    <w:unhideWhenUsed/>
    <w:rsid w:val="00B927E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E0"/>
  </w:style>
  <w:style w:type="table" w:styleId="TableGrid">
    <w:name w:val="Table Grid"/>
    <w:basedOn w:val="TableNormal"/>
    <w:uiPriority w:val="39"/>
    <w:rsid w:val="000823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F525B0"/>
  </w:style>
  <w:style w:type="character" w:customStyle="1" w:styleId="Heading1Char">
    <w:name w:val="Heading 1 Char"/>
    <w:basedOn w:val="DefaultParagraphFont"/>
    <w:link w:val="Heading1"/>
    <w:uiPriority w:val="9"/>
    <w:rsid w:val="00493874"/>
    <w:rPr>
      <w:rFonts w:ascii="Times New Roman" w:hAnsi="Times New Roman" w:cs="Times New Roman"/>
      <w:b/>
      <w:bCs/>
      <w:sz w:val="24"/>
      <w:szCs w:val="24"/>
    </w:rPr>
  </w:style>
  <w:style w:type="paragraph" w:styleId="Revision">
    <w:name w:val="Revision"/>
    <w:hidden/>
    <w:uiPriority w:val="99"/>
    <w:semiHidden/>
    <w:rsid w:val="00F525B0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02170E"/>
    <w:rPr>
      <w:rFonts w:ascii="Times New Roman" w:hAnsi="Times New Roman" w:cs="Times New Roman"/>
      <w:b/>
      <w:bCs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02170E"/>
    <w:rPr>
      <w:rFonts w:ascii="Times New Roman" w:hAnsi="Times New Roman" w:cs="Times New Roman"/>
      <w:b/>
      <w:bCs/>
      <w:color w:val="000000"/>
      <w:kern w:val="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12094A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181EC0"/>
    <w:pPr>
      <w:tabs>
        <w:tab w:val="left" w:leader="dot" w:pos="7088"/>
        <w:tab w:val="left" w:leader="dot" w:pos="7655"/>
        <w:tab w:val="left" w:leader="dot" w:pos="7711"/>
        <w:tab w:val="right" w:leader="dot" w:pos="7927"/>
      </w:tabs>
      <w:spacing w:after="100" w:line="480" w:lineRule="auto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EB3995"/>
    <w:pPr>
      <w:tabs>
        <w:tab w:val="left" w:pos="660"/>
        <w:tab w:val="right" w:leader="dot" w:pos="7927"/>
      </w:tabs>
      <w:spacing w:after="100" w:line="360" w:lineRule="auto"/>
      <w:ind w:left="284"/>
    </w:pPr>
  </w:style>
  <w:style w:type="paragraph" w:styleId="TOC3">
    <w:name w:val="toc 3"/>
    <w:basedOn w:val="Normal"/>
    <w:next w:val="Normal"/>
    <w:autoRedefine/>
    <w:uiPriority w:val="39"/>
    <w:unhideWhenUsed/>
    <w:rsid w:val="00EB3995"/>
    <w:pPr>
      <w:tabs>
        <w:tab w:val="left" w:pos="880"/>
        <w:tab w:val="right" w:leader="dot" w:pos="7927"/>
      </w:tabs>
      <w:spacing w:after="100" w:line="360" w:lineRule="auto"/>
      <w:ind w:left="426"/>
    </w:pPr>
  </w:style>
  <w:style w:type="character" w:styleId="Hyperlink">
    <w:name w:val="Hyperlink"/>
    <w:basedOn w:val="DefaultParagraphFont"/>
    <w:uiPriority w:val="99"/>
    <w:unhideWhenUsed/>
    <w:rsid w:val="0012094A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93874"/>
  </w:style>
  <w:style w:type="character" w:customStyle="1" w:styleId="BABChar">
    <w:name w:val="BAB Char"/>
    <w:basedOn w:val="DefaultParagraphFont"/>
    <w:link w:val="BAB"/>
    <w:locked/>
    <w:rsid w:val="00493874"/>
    <w:rPr>
      <w:rFonts w:ascii="Times New Roman" w:hAnsi="Times New Roman" w:cs="Times New Roman"/>
      <w:b/>
      <w:bCs/>
      <w:sz w:val="24"/>
      <w:szCs w:val="24"/>
    </w:rPr>
  </w:style>
  <w:style w:type="paragraph" w:customStyle="1" w:styleId="BAB">
    <w:name w:val="BAB"/>
    <w:basedOn w:val="Normal"/>
    <w:link w:val="BABChar"/>
    <w:qFormat/>
    <w:rsid w:val="00493874"/>
    <w:pPr>
      <w:spacing w:line="276" w:lineRule="auto"/>
      <w:jc w:val="center"/>
    </w:pPr>
    <w:rPr>
      <w:rFonts w:ascii="Times New Roman" w:hAnsi="Times New Roman" w:cs="Times New Roman"/>
      <w:b/>
      <w:bCs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F5469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286"/>
  </w:style>
  <w:style w:type="paragraph" w:styleId="Heading1">
    <w:name w:val="heading 1"/>
    <w:basedOn w:val="Normal"/>
    <w:next w:val="Normal"/>
    <w:link w:val="Heading1Char"/>
    <w:uiPriority w:val="9"/>
    <w:qFormat/>
    <w:rsid w:val="00493874"/>
    <w:pPr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02170E"/>
    <w:pPr>
      <w:numPr>
        <w:numId w:val="9"/>
      </w:numPr>
      <w:spacing w:line="480" w:lineRule="auto"/>
      <w:ind w:left="284"/>
      <w:jc w:val="both"/>
      <w:outlineLvl w:val="1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Heading3">
    <w:name w:val="heading 3"/>
    <w:basedOn w:val="Default"/>
    <w:next w:val="Normal"/>
    <w:link w:val="Heading3Char"/>
    <w:uiPriority w:val="9"/>
    <w:unhideWhenUsed/>
    <w:qFormat/>
    <w:rsid w:val="0002170E"/>
    <w:pPr>
      <w:numPr>
        <w:numId w:val="3"/>
      </w:numPr>
      <w:spacing w:line="480" w:lineRule="auto"/>
      <w:jc w:val="both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1E136B"/>
    <w:pPr>
      <w:ind w:left="720"/>
      <w:contextualSpacing/>
    </w:pPr>
  </w:style>
  <w:style w:type="paragraph" w:customStyle="1" w:styleId="Default">
    <w:name w:val="Default"/>
    <w:rsid w:val="00FC4A0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B927E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E0"/>
  </w:style>
  <w:style w:type="paragraph" w:styleId="Footer">
    <w:name w:val="footer"/>
    <w:basedOn w:val="Normal"/>
    <w:link w:val="FooterChar"/>
    <w:uiPriority w:val="99"/>
    <w:unhideWhenUsed/>
    <w:rsid w:val="00B927E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E0"/>
  </w:style>
  <w:style w:type="table" w:styleId="TableGrid">
    <w:name w:val="Table Grid"/>
    <w:basedOn w:val="TableNormal"/>
    <w:uiPriority w:val="39"/>
    <w:rsid w:val="000823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F525B0"/>
  </w:style>
  <w:style w:type="character" w:customStyle="1" w:styleId="Heading1Char">
    <w:name w:val="Heading 1 Char"/>
    <w:basedOn w:val="DefaultParagraphFont"/>
    <w:link w:val="Heading1"/>
    <w:uiPriority w:val="9"/>
    <w:rsid w:val="00493874"/>
    <w:rPr>
      <w:rFonts w:ascii="Times New Roman" w:hAnsi="Times New Roman" w:cs="Times New Roman"/>
      <w:b/>
      <w:bCs/>
      <w:sz w:val="24"/>
      <w:szCs w:val="24"/>
    </w:rPr>
  </w:style>
  <w:style w:type="paragraph" w:styleId="Revision">
    <w:name w:val="Revision"/>
    <w:hidden/>
    <w:uiPriority w:val="99"/>
    <w:semiHidden/>
    <w:rsid w:val="00F525B0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02170E"/>
    <w:rPr>
      <w:rFonts w:ascii="Times New Roman" w:hAnsi="Times New Roman" w:cs="Times New Roman"/>
      <w:b/>
      <w:bCs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02170E"/>
    <w:rPr>
      <w:rFonts w:ascii="Times New Roman" w:hAnsi="Times New Roman" w:cs="Times New Roman"/>
      <w:b/>
      <w:bCs/>
      <w:color w:val="000000"/>
      <w:kern w:val="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12094A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181EC0"/>
    <w:pPr>
      <w:tabs>
        <w:tab w:val="left" w:leader="dot" w:pos="7088"/>
        <w:tab w:val="left" w:leader="dot" w:pos="7655"/>
        <w:tab w:val="left" w:leader="dot" w:pos="7711"/>
        <w:tab w:val="right" w:leader="dot" w:pos="7927"/>
      </w:tabs>
      <w:spacing w:after="100" w:line="480" w:lineRule="auto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EB3995"/>
    <w:pPr>
      <w:tabs>
        <w:tab w:val="left" w:pos="660"/>
        <w:tab w:val="right" w:leader="dot" w:pos="7927"/>
      </w:tabs>
      <w:spacing w:after="100" w:line="360" w:lineRule="auto"/>
      <w:ind w:left="284"/>
    </w:pPr>
  </w:style>
  <w:style w:type="paragraph" w:styleId="TOC3">
    <w:name w:val="toc 3"/>
    <w:basedOn w:val="Normal"/>
    <w:next w:val="Normal"/>
    <w:autoRedefine/>
    <w:uiPriority w:val="39"/>
    <w:unhideWhenUsed/>
    <w:rsid w:val="00EB3995"/>
    <w:pPr>
      <w:tabs>
        <w:tab w:val="left" w:pos="880"/>
        <w:tab w:val="right" w:leader="dot" w:pos="7927"/>
      </w:tabs>
      <w:spacing w:after="100" w:line="360" w:lineRule="auto"/>
      <w:ind w:left="426"/>
    </w:pPr>
  </w:style>
  <w:style w:type="character" w:styleId="Hyperlink">
    <w:name w:val="Hyperlink"/>
    <w:basedOn w:val="DefaultParagraphFont"/>
    <w:uiPriority w:val="99"/>
    <w:unhideWhenUsed/>
    <w:rsid w:val="0012094A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93874"/>
  </w:style>
  <w:style w:type="character" w:customStyle="1" w:styleId="BABChar">
    <w:name w:val="BAB Char"/>
    <w:basedOn w:val="DefaultParagraphFont"/>
    <w:link w:val="BAB"/>
    <w:locked/>
    <w:rsid w:val="00493874"/>
    <w:rPr>
      <w:rFonts w:ascii="Times New Roman" w:hAnsi="Times New Roman" w:cs="Times New Roman"/>
      <w:b/>
      <w:bCs/>
      <w:sz w:val="24"/>
      <w:szCs w:val="24"/>
    </w:rPr>
  </w:style>
  <w:style w:type="paragraph" w:customStyle="1" w:styleId="BAB">
    <w:name w:val="BAB"/>
    <w:basedOn w:val="Normal"/>
    <w:link w:val="BABChar"/>
    <w:qFormat/>
    <w:rsid w:val="00493874"/>
    <w:pPr>
      <w:spacing w:line="276" w:lineRule="auto"/>
      <w:jc w:val="center"/>
    </w:pPr>
    <w:rPr>
      <w:rFonts w:ascii="Times New Roman" w:hAnsi="Times New Roman" w:cs="Times New Roman"/>
      <w:b/>
      <w:bCs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F546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04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95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0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4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53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13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8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4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9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01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9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47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76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1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8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4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2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3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80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93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84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2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3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6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69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9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8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79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7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3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8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22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99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4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7E5E2A9-E766-4B34-8758-5653733CF048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C47D32-817A-4438-A77E-93FB025E0B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169</Words>
  <Characters>666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mas Candra perdana</dc:creator>
  <cp:lastModifiedBy>HP062021</cp:lastModifiedBy>
  <cp:revision>2</cp:revision>
  <cp:lastPrinted>2023-08-16T20:50:00Z</cp:lastPrinted>
  <dcterms:created xsi:type="dcterms:W3CDTF">2023-08-23T05:36:00Z</dcterms:created>
  <dcterms:modified xsi:type="dcterms:W3CDTF">2023-08-23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1159442-a716-3d3f-85a8-2aa956821ec2</vt:lpwstr>
  </property>
  <property fmtid="{D5CDD505-2E9C-101B-9397-08002B2CF9AE}" pid="24" name="Mendeley Citation Style_1">
    <vt:lpwstr>http://www.zotero.org/styles/apa</vt:lpwstr>
  </property>
</Properties>
</file>